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353E3C42" w:rsidR="00815646" w:rsidRDefault="00C9099C" w:rsidP="006D2DBE">
      <w:pPr>
        <w:pStyle w:val="Ttulo1"/>
        <w:spacing w:line="240" w:lineRule="auto"/>
      </w:pPr>
      <w:bookmarkStart w:id="0" w:name="_Hlk122891096"/>
      <w:bookmarkEnd w:id="0"/>
      <w:r w:rsidRPr="00CF2E51">
        <w:t>“Bajo la influencia</w:t>
      </w:r>
      <w:r w:rsidR="00A05B5B">
        <w:t>.</w:t>
      </w:r>
      <w:r w:rsidRPr="00CF2E51">
        <w:t>..”</w:t>
      </w:r>
      <w:r w:rsidR="00A05B5B">
        <w:t xml:space="preserve"> ¿de qué?,</w:t>
      </w:r>
      <w:r w:rsidRPr="00CF2E51">
        <w:t xml:space="preserve"> desentrañando </w:t>
      </w:r>
      <w:r w:rsidR="00A05B5B">
        <w:t xml:space="preserve">cómo se enmarca el </w:t>
      </w:r>
      <w:r w:rsidRPr="00CF2E51">
        <w:t xml:space="preserve">problema y objetivos </w:t>
      </w:r>
      <w:r w:rsidR="00A05B5B">
        <w:t xml:space="preserve">para responder a él </w:t>
      </w:r>
      <w:r w:rsidRPr="00CF2E51">
        <w:t xml:space="preserve">del reglamento de test de drogas a </w:t>
      </w:r>
      <w:commentRangeStart w:id="1"/>
      <w:commentRangeStart w:id="2"/>
      <w:commentRangeStart w:id="3"/>
      <w:r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5147DF1A" w:rsidR="00D05666" w:rsidRPr="00736798" w:rsidRDefault="00D05666" w:rsidP="006D2DBE">
      <w:pPr>
        <w:spacing w:line="240" w:lineRule="auto"/>
      </w:pPr>
      <w:r>
        <w:t>XXXX</w:t>
      </w:r>
    </w:p>
    <w:p w14:paraId="38967BBC" w14:textId="77777777" w:rsidR="00C9099C" w:rsidRPr="00CF2E51" w:rsidRDefault="00C9099C" w:rsidP="006D2DBE">
      <w:pPr>
        <w:pStyle w:val="Ttulo2"/>
        <w:spacing w:line="240" w:lineRule="auto"/>
      </w:pPr>
      <w:commentRangeStart w:id="4"/>
      <w:r w:rsidRPr="00CF2E51">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proofErr w:type="spellStart"/>
      <w:r w:rsidR="00A511F2" w:rsidRPr="00CF2E51">
        <w:rPr>
          <w:rFonts w:cs="Times New Roman"/>
          <w:i/>
          <w:iCs/>
          <w:szCs w:val="24"/>
        </w:rPr>
        <w:t>wicked</w:t>
      </w:r>
      <w:proofErr w:type="spellEnd"/>
      <w:r w:rsidR="00A511F2" w:rsidRPr="00CF2E51">
        <w:rPr>
          <w:rFonts w:cs="Times New Roman"/>
          <w:i/>
          <w:iCs/>
          <w:szCs w:val="24"/>
        </w:rPr>
        <w:t xml:space="preserve"> </w:t>
      </w:r>
      <w:proofErr w:type="spellStart"/>
      <w:r w:rsidR="00A511F2" w:rsidRPr="00CF2E51">
        <w:rPr>
          <w:rFonts w:cs="Times New Roman"/>
          <w:i/>
          <w:iCs/>
          <w:szCs w:val="24"/>
        </w:rPr>
        <w:t>problems</w:t>
      </w:r>
      <w:proofErr w:type="spellEnd"/>
      <w:r w:rsidR="00A511F2" w:rsidRPr="00CF2E51">
        <w:rPr>
          <w:rFonts w:cs="Times New Roman"/>
          <w:szCs w:val="24"/>
        </w:rPr>
        <w:t>), compuesto por temas complejos, abiertos, impredecibles, y que muchas veces son de difícil definición (</w:t>
      </w:r>
      <w:proofErr w:type="spellStart"/>
      <w:r w:rsidR="00A511F2" w:rsidRPr="00CF2E51">
        <w:rPr>
          <w:rFonts w:cs="Times New Roman"/>
          <w:i/>
          <w:iCs/>
          <w:szCs w:val="24"/>
        </w:rPr>
        <w:t>ill-defined</w:t>
      </w:r>
      <w:proofErr w:type="spellEnd"/>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6F92F4CB"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lastRenderedPageBreak/>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w:t>
      </w:r>
      <w:r w:rsidR="002B5E2C">
        <w:rPr>
          <w:rFonts w:cs="Times New Roman"/>
          <w:szCs w:val="24"/>
        </w:rPr>
        <w:t xml:space="preserv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w:t>
      </w:r>
      <w:proofErr w:type="spellStart"/>
      <w:r w:rsidR="00440BBB">
        <w:rPr>
          <w:rFonts w:eastAsia="Times New Roman" w:cs="Times New Roman"/>
          <w:szCs w:val="24"/>
          <w:lang w:eastAsia="es-CL"/>
        </w:rPr>
        <w:t>Orsini</w:t>
      </w:r>
      <w:proofErr w:type="spellEnd"/>
      <w:r w:rsidR="00440BBB">
        <w:rPr>
          <w:rFonts w:eastAsia="Times New Roman" w:cs="Times New Roman"/>
          <w:szCs w:val="24"/>
          <w:lang w:eastAsia="es-CL"/>
        </w:rPr>
        <w:t xml:space="preserve">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w:t>
      </w:r>
      <w:r w:rsidR="00BC1D64">
        <w:rPr>
          <w:rFonts w:eastAsia="Times New Roman" w:cs="Times New Roman"/>
          <w:szCs w:val="24"/>
          <w:lang w:eastAsia="es-CL"/>
        </w:rPr>
        <w:lastRenderedPageBreak/>
        <w:t xml:space="preserve">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proofErr w:type="spellStart"/>
      <w:r w:rsidRPr="00B7413E">
        <w:rPr>
          <w:rFonts w:cs="Times New Roman"/>
          <w:i/>
          <w:iCs/>
          <w:szCs w:val="24"/>
        </w:rPr>
        <w:t>frames</w:t>
      </w:r>
      <w:proofErr w:type="spellEnd"/>
      <w:r>
        <w:rPr>
          <w:rFonts w:cs="Times New Roman"/>
          <w:szCs w:val="24"/>
        </w:rPr>
        <w:t xml:space="preserve">) del consumo en parlamentarios, las drogas han sido percibidas por la opinión pública desde distintos ángulos. Palm identifica cinco modelos </w:t>
      </w:r>
      <w:r>
        <w:rPr>
          <w:rFonts w:cs="Times New Roman"/>
          <w:szCs w:val="24"/>
        </w:rPr>
        <w:lastRenderedPageBreak/>
        <w:t>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3769A7">
        <w:tc>
          <w:tcPr>
            <w:tcW w:w="8828" w:type="dxa"/>
            <w:tcBorders>
              <w:top w:val="single" w:sz="4" w:space="0" w:color="auto"/>
            </w:tcBorders>
          </w:tcPr>
          <w:p w14:paraId="4886B99C" w14:textId="6C341602" w:rsidR="002B5E2C" w:rsidRPr="00313D75" w:rsidRDefault="002B5E2C" w:rsidP="003769A7">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3769A7">
        <w:tc>
          <w:tcPr>
            <w:tcW w:w="8828" w:type="dxa"/>
          </w:tcPr>
          <w:p w14:paraId="47B4C117" w14:textId="77777777" w:rsidR="002B5E2C" w:rsidRPr="00313D75" w:rsidRDefault="002B5E2C" w:rsidP="003769A7">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3769A7">
        <w:tc>
          <w:tcPr>
            <w:tcW w:w="8828" w:type="dxa"/>
          </w:tcPr>
          <w:p w14:paraId="17F00903" w14:textId="77777777" w:rsidR="002B5E2C" w:rsidRPr="00313D75" w:rsidRDefault="002B5E2C" w:rsidP="003769A7">
            <w:pPr>
              <w:rPr>
                <w:rFonts w:cs="Times New Roman"/>
                <w:sz w:val="20"/>
                <w:szCs w:val="20"/>
              </w:rPr>
            </w:pPr>
            <w:r w:rsidRPr="00313D75">
              <w:rPr>
                <w:rFonts w:cs="Times New Roman"/>
                <w:b/>
                <w:bCs/>
                <w:sz w:val="20"/>
                <w:szCs w:val="20"/>
              </w:rPr>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3769A7">
        <w:tc>
          <w:tcPr>
            <w:tcW w:w="8828" w:type="dxa"/>
          </w:tcPr>
          <w:p w14:paraId="1FF939B0" w14:textId="77777777" w:rsidR="002B5E2C" w:rsidRPr="00313D75" w:rsidRDefault="002B5E2C" w:rsidP="003769A7">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3769A7">
        <w:tc>
          <w:tcPr>
            <w:tcW w:w="8828" w:type="dxa"/>
            <w:tcBorders>
              <w:bottom w:val="single" w:sz="4" w:space="0" w:color="auto"/>
            </w:tcBorders>
          </w:tcPr>
          <w:p w14:paraId="6A27AB09" w14:textId="77777777" w:rsidR="002B5E2C" w:rsidRPr="00313D75" w:rsidRDefault="002B5E2C" w:rsidP="003769A7">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w:t>
      </w:r>
      <w:r>
        <w:rPr>
          <w:rFonts w:cs="Times New Roman"/>
          <w:szCs w:val="24"/>
        </w:rPr>
        <w:lastRenderedPageBreak/>
        <w:t xml:space="preserve">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69AB0B6A" w:rsidR="00A166E1" w:rsidRDefault="002B5E2C" w:rsidP="002B5E2C">
      <w:pPr>
        <w:spacing w:line="240" w:lineRule="auto"/>
        <w:rPr>
          <w:rFonts w:cs="Times New Roman"/>
          <w:szCs w:val="24"/>
        </w:rPr>
      </w:pPr>
      <w:r>
        <w:rPr>
          <w:rFonts w:cs="Times New Roman"/>
          <w:szCs w:val="24"/>
        </w:rPr>
        <w:t xml:space="preserve">Un último </w:t>
      </w:r>
      <w:r w:rsidRPr="00B74BCD">
        <w:rPr>
          <w:rFonts w:cs="Times New Roman"/>
          <w:szCs w:val="24"/>
        </w:rPr>
        <w:t xml:space="preserve">marco surgido a partir de un análisis sobre el estatus legal del alcohol en el Reino Unido, identificó las siguientes dimensiones del </w:t>
      </w:r>
      <w:commentRangeStart w:id="8"/>
      <w:r w:rsidRPr="00B74BCD">
        <w:rPr>
          <w:rFonts w:cs="Times New Roman"/>
          <w:szCs w:val="24"/>
        </w:rPr>
        <w:t>debate</w:t>
      </w:r>
      <w:commentRangeEnd w:id="8"/>
      <w:r>
        <w:rPr>
          <w:rStyle w:val="Refdecomentario"/>
        </w:rPr>
        <w:commentReference w:id="8"/>
      </w:r>
      <w:r w:rsidRPr="00B74BCD">
        <w:rPr>
          <w:rFonts w:cs="Times New Roman"/>
          <w:szCs w:val="24"/>
        </w:rPr>
        <w:t>: definicional (</w:t>
      </w:r>
      <w:r>
        <w:rPr>
          <w:rFonts w:cs="Times New Roman"/>
          <w:szCs w:val="24"/>
        </w:rPr>
        <w:t xml:space="preserve">entendido como el </w:t>
      </w:r>
      <w:r w:rsidRPr="00B74BCD">
        <w:rPr>
          <w:rFonts w:cs="Times New Roman"/>
          <w:szCs w:val="24"/>
        </w:rPr>
        <w:t>marco de salud pública, orden público, salud en términos biomédicos o desde una perspectiva industrial o comercial), ideológico (</w:t>
      </w:r>
      <w:r>
        <w:rPr>
          <w:rFonts w:cs="Times New Roman"/>
          <w:szCs w:val="24"/>
        </w:rPr>
        <w:t xml:space="preserve">alude a </w:t>
      </w:r>
      <w:r w:rsidRPr="00B74BCD">
        <w:rPr>
          <w:rFonts w:cs="Times New Roman"/>
          <w:szCs w:val="24"/>
        </w:rPr>
        <w:t xml:space="preserve">percepciones de libertades, derechos y obligaciones), sistémico (o interinstitucional, como la coordinación y seguimiento en relación a otros departamentos) y </w:t>
      </w:r>
      <w:r>
        <w:rPr>
          <w:rFonts w:cs="Times New Roman"/>
          <w:szCs w:val="24"/>
        </w:rPr>
        <w:t>“</w:t>
      </w:r>
      <w:proofErr w:type="spellStart"/>
      <w:r w:rsidRPr="00B74BCD">
        <w:rPr>
          <w:rFonts w:cs="Times New Roman"/>
          <w:szCs w:val="24"/>
        </w:rPr>
        <w:t>evidencial</w:t>
      </w:r>
      <w:proofErr w:type="spellEnd"/>
      <w:r>
        <w:rPr>
          <w:rFonts w:cs="Times New Roman"/>
          <w:szCs w:val="24"/>
        </w:rPr>
        <w:t>”</w:t>
      </w:r>
      <w:r w:rsidRPr="00B74BCD">
        <w:rPr>
          <w:rFonts w:cs="Times New Roman"/>
          <w:szCs w:val="24"/>
        </w:rPr>
        <w:t xml:space="preserve"> (</w:t>
      </w:r>
      <w:r>
        <w:rPr>
          <w:rFonts w:cs="Times New Roman"/>
          <w:szCs w:val="24"/>
        </w:rPr>
        <w:t xml:space="preserve">es decir, </w:t>
      </w:r>
      <w:r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Pr>
          <w:rFonts w:cs="Times New Roman"/>
          <w:szCs w:val="24"/>
        </w:rPr>
        <w:fldChar w:fldCharType="begin" w:fldLock="1"/>
      </w:r>
      <w:r>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operties":{"noteIndex":0},"schema":"https://github.com/citation-style-language/schema/raw/master/csl-citation.json"}</w:instrText>
      </w:r>
      <w:r>
        <w:rPr>
          <w:rFonts w:cs="Times New Roman"/>
          <w:szCs w:val="24"/>
        </w:rPr>
        <w:fldChar w:fldCharType="separate"/>
      </w:r>
      <w:r w:rsidRPr="00D82AC3">
        <w:rPr>
          <w:rFonts w:cs="Times New Roman"/>
          <w:noProof/>
          <w:szCs w:val="24"/>
        </w:rPr>
        <w:t>(Nicholls y Greenaway 2015)</w:t>
      </w:r>
      <w:r>
        <w:rPr>
          <w:rFonts w:cs="Times New Roman"/>
          <w:szCs w:val="24"/>
        </w:rPr>
        <w:fldChar w:fldCharType="end"/>
      </w:r>
      <w:r w:rsidRPr="00B74BCD">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28DAFC2C"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E8794F">
        <w:rPr>
          <w:rFonts w:cs="Times New Roman"/>
          <w:szCs w:val="24"/>
        </w:rPr>
        <w:t>actores humanos y no-humanos (ej., instituciones)</w:t>
      </w:r>
      <w:r>
        <w:rPr>
          <w:rFonts w:cs="Times New Roman"/>
          <w:szCs w:val="24"/>
        </w:rPr>
        <w:t xml:space="preserve"> </w:t>
      </w:r>
      <w:r w:rsidR="0072275C">
        <w:rPr>
          <w:rFonts w:cs="Times New Roman"/>
          <w:szCs w:val="24"/>
        </w:rPr>
        <w:t xml:space="preserve">directamente involucrados en el reglamento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1EEB74B5" w:rsidR="00D55CA1" w:rsidRDefault="00D55CA1" w:rsidP="00510D9F">
      <w:pPr>
        <w:spacing w:line="240" w:lineRule="auto"/>
        <w:rPr>
          <w:rFonts w:cs="Times New Roman"/>
          <w:szCs w:val="24"/>
        </w:rPr>
      </w:pPr>
      <w:r>
        <w:rPr>
          <w:rFonts w:cs="Times New Roman"/>
          <w:szCs w:val="24"/>
        </w:rPr>
        <w:t>De este objetivo general se desprenden los siguientes:</w:t>
      </w:r>
    </w:p>
    <w:p w14:paraId="190D060D" w14:textId="5F6B606D"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l problema de la política chilena de regulación al consumo de drogas por parte de parlamentarios desde los esquemas conceptuales </w:t>
      </w:r>
      <w:r w:rsidR="00C738F8" w:rsidRPr="00E8794F">
        <w:rPr>
          <w:highlight w:val="yellow"/>
        </w:rPr>
        <w:t xml:space="preserve">de </w:t>
      </w:r>
      <w:r w:rsidRPr="00E8794F">
        <w:rPr>
          <w:highlight w:val="yellow"/>
        </w:rPr>
        <w:t>Palm</w:t>
      </w:r>
      <w:r w:rsidRPr="00E8794F">
        <w:rPr>
          <w:highlight w:val="yellow"/>
        </w:rPr>
        <w:t>,</w:t>
      </w:r>
      <w:r w:rsidR="00C738F8" w:rsidRPr="00E8794F">
        <w:rPr>
          <w:highlight w:val="yellow"/>
        </w:rPr>
        <w:t xml:space="preserve"> </w:t>
      </w:r>
      <w:r w:rsidR="00C738F8" w:rsidRPr="00E8794F">
        <w:rPr>
          <w:rFonts w:cs="Times New Roman"/>
          <w:szCs w:val="24"/>
          <w:highlight w:val="yellow"/>
        </w:rPr>
        <w:t>Schneider e Ingram</w:t>
      </w:r>
      <w:r w:rsidR="00C738F8" w:rsidRPr="00E8794F">
        <w:rPr>
          <w:rFonts w:cs="Times New Roman"/>
          <w:szCs w:val="24"/>
          <w:highlight w:val="yellow"/>
        </w:rPr>
        <w:t>, y</w:t>
      </w:r>
      <w:r w:rsidRPr="00E8794F">
        <w:rPr>
          <w:highlight w:val="yellow"/>
        </w:rPr>
        <w:t xml:space="preserve"> </w:t>
      </w:r>
      <w:r w:rsidRPr="00E8794F">
        <w:rPr>
          <w:rFonts w:cs="Times New Roman"/>
          <w:noProof/>
          <w:szCs w:val="24"/>
          <w:highlight w:val="yellow"/>
        </w:rPr>
        <w:t>Nicholls y Greenaway</w:t>
      </w:r>
      <w:r w:rsidRPr="00E8794F">
        <w:rPr>
          <w:highlight w:val="yellow"/>
        </w:rPr>
        <w:t>.</w:t>
      </w:r>
    </w:p>
    <w:p w14:paraId="23ADCF7B" w14:textId="449B105C" w:rsidR="00510D9F" w:rsidRPr="00E8794F" w:rsidRDefault="00510D9F" w:rsidP="00510D9F">
      <w:pPr>
        <w:spacing w:line="240" w:lineRule="auto"/>
        <w:rPr>
          <w:rFonts w:cs="Times New Roman"/>
          <w:szCs w:val="24"/>
          <w:highlight w:val="yellow"/>
        </w:rPr>
      </w:pPr>
      <w:r w:rsidRPr="00E8794F">
        <w:rPr>
          <w:highlight w:val="yellow"/>
        </w:rPr>
        <w:t>- Examinar el diseño en términos de la definición de los objetivos de la política chilena de regulación al consumo de drogas por parte de parlamentarios desde los esquemas conceptuales mencionados</w:t>
      </w:r>
      <w:r w:rsidR="00C738F8" w:rsidRPr="00E8794F">
        <w:rPr>
          <w:highlight w:val="yellow"/>
        </w:rPr>
        <w:t xml:space="preserve"> </w:t>
      </w:r>
      <w:r w:rsidR="00C738F8" w:rsidRPr="00E8794F">
        <w:rPr>
          <w:highlight w:val="yellow"/>
        </w:rPr>
        <w:t xml:space="preserve">de Palm, </w:t>
      </w:r>
      <w:r w:rsidR="00C738F8" w:rsidRPr="00E8794F">
        <w:rPr>
          <w:rFonts w:cs="Times New Roman"/>
          <w:szCs w:val="24"/>
          <w:highlight w:val="yellow"/>
        </w:rPr>
        <w:t>Schneider e Ingram, y</w:t>
      </w:r>
      <w:r w:rsidR="00C738F8" w:rsidRPr="00E8794F">
        <w:rPr>
          <w:highlight w:val="yellow"/>
        </w:rPr>
        <w:t xml:space="preserve"> </w:t>
      </w:r>
      <w:r w:rsidR="00C738F8" w:rsidRPr="00E8794F">
        <w:rPr>
          <w:rFonts w:cs="Times New Roman"/>
          <w:noProof/>
          <w:szCs w:val="24"/>
          <w:highlight w:val="yellow"/>
        </w:rPr>
        <w:t>Nicholls y Greenaway</w:t>
      </w:r>
      <w:r w:rsidR="00C738F8" w:rsidRPr="00E8794F">
        <w:rPr>
          <w:highlight w:val="yellow"/>
        </w:rPr>
        <w:t>.</w:t>
      </w:r>
    </w:p>
    <w:p w14:paraId="5DFD6258" w14:textId="3676B88A" w:rsidR="00510D9F" w:rsidRPr="00C738F8" w:rsidRDefault="00510D9F" w:rsidP="00510D9F">
      <w:pPr>
        <w:spacing w:line="240" w:lineRule="auto"/>
        <w:rPr>
          <w:rFonts w:cs="Times New Roman"/>
          <w:szCs w:val="24"/>
        </w:rPr>
      </w:pPr>
      <w:r w:rsidRPr="00E8794F">
        <w:rPr>
          <w:highlight w:val="yellow"/>
        </w:rPr>
        <w:lastRenderedPageBreak/>
        <w:t>- Examinar el diseño en términos de la definición de los resultados esperados de la política chilena de regulación al consumo de drogas por parte de parlamentarios desde los esquemas conceptuales mencionados</w:t>
      </w:r>
      <w:r w:rsidR="00C738F8" w:rsidRPr="00E8794F">
        <w:rPr>
          <w:highlight w:val="yellow"/>
        </w:rPr>
        <w:t xml:space="preserve"> </w:t>
      </w:r>
      <w:r w:rsidR="00C738F8" w:rsidRPr="00E8794F">
        <w:rPr>
          <w:highlight w:val="yellow"/>
        </w:rPr>
        <w:t xml:space="preserve">de Palm, </w:t>
      </w:r>
      <w:r w:rsidR="00C738F8" w:rsidRPr="00E8794F">
        <w:rPr>
          <w:rFonts w:cs="Times New Roman"/>
          <w:szCs w:val="24"/>
          <w:highlight w:val="yellow"/>
        </w:rPr>
        <w:t>Schneider e Ingram, y</w:t>
      </w:r>
      <w:r w:rsidR="00C738F8" w:rsidRPr="00E8794F">
        <w:rPr>
          <w:highlight w:val="yellow"/>
        </w:rPr>
        <w:t xml:space="preserve"> </w:t>
      </w:r>
      <w:r w:rsidR="00C738F8" w:rsidRPr="00E8794F">
        <w:rPr>
          <w:rFonts w:cs="Times New Roman"/>
          <w:noProof/>
          <w:szCs w:val="24"/>
          <w:highlight w:val="yellow"/>
        </w:rPr>
        <w:t>Nicholls y Greenaway</w:t>
      </w:r>
      <w:r w:rsidR="00C738F8" w:rsidRPr="00E8794F">
        <w:rPr>
          <w:highlight w:val="yellow"/>
        </w:rPr>
        <w:t>.</w:t>
      </w:r>
    </w:p>
    <w:p w14:paraId="060CE925" w14:textId="77777777" w:rsidR="00C9099C" w:rsidRPr="00CF2E51" w:rsidRDefault="00C9099C" w:rsidP="006D2DBE">
      <w:pPr>
        <w:pStyle w:val="Ttulo2"/>
        <w:spacing w:line="240" w:lineRule="auto"/>
      </w:pPr>
      <w:r w:rsidRPr="00CF2E51">
        <w:t>Método</w:t>
      </w:r>
    </w:p>
    <w:p w14:paraId="3858E33E" w14:textId="77777777" w:rsidR="00C9099C" w:rsidRPr="00CF2E51" w:rsidRDefault="00C9099C" w:rsidP="006D2DBE">
      <w:pPr>
        <w:pStyle w:val="Ttulo3"/>
        <w:spacing w:line="240" w:lineRule="auto"/>
      </w:pPr>
      <w:r w:rsidRPr="00CF2E51">
        <w:t>Material</w:t>
      </w:r>
    </w:p>
    <w:p w14:paraId="4512A135" w14:textId="0969316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proofErr w:type="spellStart"/>
      <w:r w:rsidRPr="00A95911">
        <w:rPr>
          <w:rFonts w:cs="Times New Roman"/>
          <w:szCs w:val="24"/>
        </w:rPr>
        <w:t>agregadora</w:t>
      </w:r>
      <w:proofErr w:type="spellEnd"/>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proofErr w:type="spellStart"/>
      <w:r w:rsidRPr="00510D9F">
        <w:rPr>
          <w:rFonts w:cs="Times New Roman"/>
          <w:i/>
          <w:iCs/>
          <w:szCs w:val="24"/>
        </w:rPr>
        <w:t>Early</w:t>
      </w:r>
      <w:proofErr w:type="spellEnd"/>
      <w:r w:rsidRPr="00510D9F">
        <w:rPr>
          <w:rFonts w:cs="Times New Roman"/>
          <w:i/>
          <w:iCs/>
          <w:szCs w:val="24"/>
        </w:rPr>
        <w:t xml:space="preserve">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w:t>
      </w:r>
      <w:commentRangeStart w:id="10"/>
      <w:r w:rsidRPr="00C9099C">
        <w:rPr>
          <w:rFonts w:cs="Times New Roman"/>
          <w:szCs w:val="24"/>
        </w:rPr>
        <w:t>país</w:t>
      </w:r>
      <w:commentRangeEnd w:id="10"/>
      <w:r w:rsidR="007F571A">
        <w:rPr>
          <w:rStyle w:val="Refdecomentario"/>
        </w:rPr>
        <w:commentReference w:id="10"/>
      </w:r>
      <w:r w:rsidRPr="00C9099C">
        <w:rPr>
          <w:rFonts w:cs="Times New Roman"/>
          <w:szCs w:val="24"/>
        </w:rPr>
        <w:t xml:space="preserve">.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think-tanks,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0"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C9099C">
        <w:rPr>
          <w:rFonts w:cs="Times New Roman"/>
          <w:szCs w:val="24"/>
        </w:rPr>
        <w:t>Nvivo</w:t>
      </w:r>
      <w:proofErr w:type="spellEnd"/>
      <w:r w:rsidRPr="00C9099C">
        <w:rPr>
          <w:rFonts w:cs="Times New Roman"/>
          <w:szCs w:val="24"/>
        </w:rPr>
        <w:t xml:space="preserve">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xml:space="preserve">. Posteriormente, se establecieron las temáticas principales por relaciones entre las </w:t>
      </w:r>
      <w:r w:rsidRPr="00C9099C">
        <w:rPr>
          <w:rFonts w:cs="Times New Roman"/>
          <w:szCs w:val="24"/>
        </w:rPr>
        <w:lastRenderedPageBreak/>
        <w:t>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5BCF0450"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t xml:space="preserve">Figura 1. </w:t>
      </w:r>
      <w:r w:rsidR="007B3256" w:rsidRPr="00A95911">
        <w:rPr>
          <w:rFonts w:cs="Times New Roman"/>
          <w:szCs w:val="24"/>
        </w:rPr>
        <w:t>Diagrama de flujo, selección de observaciones</w:t>
      </w:r>
    </w:p>
    <w:p w14:paraId="3B502668" w14:textId="7EB6CE6B"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57B69EC7" w14:textId="7A5C0BC9" w:rsidR="006D2DBE" w:rsidRDefault="006D2DBE" w:rsidP="006D2DBE">
      <w:pPr>
        <w:pStyle w:val="NormalWeb"/>
        <w:spacing w:before="240" w:beforeAutospacing="0" w:after="0" w:afterAutospacing="0"/>
        <w:rPr>
          <w:color w:val="000000"/>
        </w:rPr>
      </w:pPr>
      <w:commentRangeStart w:id="11"/>
      <w:r w:rsidRPr="006D2DBE">
        <w:rPr>
          <w:color w:val="000000"/>
        </w:rPr>
        <w:t>A</w:t>
      </w:r>
      <w:commentRangeEnd w:id="11"/>
      <w:r w:rsidR="00E040EC">
        <w:rPr>
          <w:rStyle w:val="Refdecomentario"/>
          <w:rFonts w:eastAsiaTheme="minorHAnsi" w:cstheme="minorBidi"/>
          <w:lang w:eastAsia="en-US"/>
        </w:rPr>
        <w:commentReference w:id="11"/>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y subcategorías, intentando responder a los objetivos presentados más arriba. Si bien existió dificultad para subsumir las categorías dado que se superponen en gran parte de los fragmentos, considerando su corta extensión, se establecieron </w:t>
      </w:r>
      <w:r>
        <w:rPr>
          <w:color w:val="000000"/>
        </w:rPr>
        <w:t>XX</w:t>
      </w:r>
      <w:r w:rsidRPr="006D2DBE">
        <w:rPr>
          <w:color w:val="000000"/>
        </w:rPr>
        <w:t xml:space="preserve"> categorías principales: </w:t>
      </w:r>
    </w:p>
    <w:p w14:paraId="383D23C4" w14:textId="264BF39C" w:rsidR="00F3114E" w:rsidRDefault="00F3114E" w:rsidP="006D2DBE">
      <w:pPr>
        <w:pStyle w:val="NormalWeb"/>
        <w:spacing w:before="240" w:beforeAutospacing="0" w:after="0" w:afterAutospacing="0"/>
        <w:rPr>
          <w:color w:val="000000"/>
        </w:rPr>
      </w:pPr>
    </w:p>
    <w:p w14:paraId="4810FA38" w14:textId="77777777" w:rsidR="00F3114E" w:rsidRDefault="00F3114E" w:rsidP="00F3114E">
      <w:r>
        <w:t>Marcos heurísticos</w:t>
      </w:r>
    </w:p>
    <w:p w14:paraId="4E5C1A26" w14:textId="5BF2164D" w:rsidR="00F3114E" w:rsidRDefault="00F3114E" w:rsidP="00F3114E">
      <w:pPr>
        <w:pStyle w:val="Prrafodelista"/>
        <w:numPr>
          <w:ilvl w:val="0"/>
          <w:numId w:val="8"/>
        </w:numPr>
      </w:pPr>
      <w:r>
        <w:t xml:space="preserve">Palm: visiones del consumo </w:t>
      </w:r>
      <w:r w:rsidRPr="00A873BB">
        <w:rPr>
          <w:rFonts w:cs="Times New Roman"/>
          <w:szCs w:val="24"/>
        </w:rPr>
        <w:sym w:font="Wingdings" w:char="F0E0"/>
      </w:r>
      <w:r>
        <w:rPr>
          <w:rFonts w:cs="Times New Roman"/>
          <w:szCs w:val="24"/>
        </w:rPr>
        <w:t xml:space="preserve"> P_</w:t>
      </w:r>
      <w:r w:rsidR="00090BB3">
        <w:rPr>
          <w:rFonts w:cs="Times New Roman"/>
          <w:szCs w:val="24"/>
        </w:rPr>
        <w:t xml:space="preserve"> </w:t>
      </w:r>
      <w:r w:rsidR="00090BB3" w:rsidRPr="00090BB3">
        <w:rPr>
          <w:rFonts w:cs="Times New Roman"/>
          <w:szCs w:val="24"/>
        </w:rPr>
        <w:sym w:font="Wingdings" w:char="F0E0"/>
      </w:r>
      <w:r w:rsidR="00090BB3">
        <w:rPr>
          <w:rFonts w:cs="Times New Roman"/>
          <w:szCs w:val="24"/>
        </w:rPr>
        <w:t xml:space="preserve"> ocupar cuando refiera a parlamentarios/objetivos de la política</w:t>
      </w:r>
    </w:p>
    <w:p w14:paraId="3E63FB8C" w14:textId="77777777" w:rsidR="00F3114E" w:rsidRDefault="00F3114E" w:rsidP="00F3114E">
      <w:pPr>
        <w:pStyle w:val="Prrafodelista"/>
        <w:numPr>
          <w:ilvl w:val="1"/>
          <w:numId w:val="8"/>
        </w:numPr>
      </w:pPr>
      <w:r>
        <w:t>Moral: falta de carácter, abstinencia virtud</w:t>
      </w:r>
    </w:p>
    <w:p w14:paraId="1CB5F83D" w14:textId="77777777" w:rsidR="00F3114E" w:rsidRDefault="00F3114E" w:rsidP="00F3114E">
      <w:pPr>
        <w:pStyle w:val="Prrafodelista"/>
        <w:numPr>
          <w:ilvl w:val="1"/>
          <w:numId w:val="8"/>
        </w:numPr>
      </w:pPr>
      <w:r>
        <w:t>Médico de enfermedad: algo de moralización, problema del individuo</w:t>
      </w:r>
    </w:p>
    <w:p w14:paraId="0C00EF7D" w14:textId="77777777" w:rsidR="00F3114E" w:rsidRDefault="00F3114E" w:rsidP="00F3114E">
      <w:pPr>
        <w:pStyle w:val="Prrafodelista"/>
        <w:numPr>
          <w:ilvl w:val="1"/>
          <w:numId w:val="8"/>
        </w:numPr>
      </w:pPr>
      <w:r>
        <w:lastRenderedPageBreak/>
        <w:t>Racionalista: capitalista, dependencia es un fallo en autocontrol</w:t>
      </w:r>
    </w:p>
    <w:p w14:paraId="1AF05226" w14:textId="77777777" w:rsidR="00F3114E" w:rsidRDefault="00F3114E" w:rsidP="00F3114E">
      <w:pPr>
        <w:pStyle w:val="Prrafodelista"/>
        <w:numPr>
          <w:ilvl w:val="1"/>
          <w:numId w:val="8"/>
        </w:numPr>
      </w:pPr>
      <w:r>
        <w:t>Salud Pública: foco no en el usuario, sino en el entorno y los problemas de consumir, foco colectivo</w:t>
      </w:r>
    </w:p>
    <w:p w14:paraId="108C3714" w14:textId="77777777" w:rsidR="00F3114E" w:rsidRDefault="00F3114E" w:rsidP="00F3114E">
      <w:pPr>
        <w:pStyle w:val="Prrafodelista"/>
        <w:numPr>
          <w:ilvl w:val="1"/>
          <w:numId w:val="8"/>
        </w:numPr>
      </w:pPr>
      <w:r>
        <w:t>Modelo social: dependencia como consecuencia de miseria e injusticia social, problema social</w:t>
      </w:r>
    </w:p>
    <w:p w14:paraId="06A33711" w14:textId="5A5C4BAC" w:rsidR="00090BB3" w:rsidRDefault="00F3114E" w:rsidP="00090BB3">
      <w:pPr>
        <w:pStyle w:val="Prrafodelista"/>
        <w:numPr>
          <w:ilvl w:val="0"/>
          <w:numId w:val="8"/>
        </w:numPr>
      </w:pPr>
      <w:r>
        <w:t xml:space="preserve">Schneider &amp; Ingram </w:t>
      </w:r>
      <w:r>
        <w:sym w:font="Wingdings" w:char="F0E0"/>
      </w:r>
      <w:r>
        <w:t xml:space="preserve"> visiones autores </w:t>
      </w:r>
      <w:r>
        <w:sym w:font="Wingdings" w:char="F0E0"/>
      </w:r>
      <w:r>
        <w:t xml:space="preserve"> SI_</w:t>
      </w:r>
      <w:r w:rsidR="00090BB3">
        <w:t xml:space="preserve"> </w:t>
      </w:r>
      <w:r w:rsidR="00090BB3">
        <w:sym w:font="Wingdings" w:char="F0E0"/>
      </w:r>
      <w:r w:rsidR="00090BB3" w:rsidRPr="00090BB3">
        <w:rPr>
          <w:rFonts w:cs="Times New Roman"/>
          <w:szCs w:val="24"/>
        </w:rPr>
        <w:t xml:space="preserve"> </w:t>
      </w:r>
      <w:r w:rsidR="00090BB3">
        <w:rPr>
          <w:rFonts w:cs="Times New Roman"/>
          <w:szCs w:val="24"/>
        </w:rPr>
        <w:t>ocupar cuando refiera a parlamentarios/</w:t>
      </w:r>
      <w:r w:rsidR="00090BB3">
        <w:rPr>
          <w:rFonts w:cs="Times New Roman"/>
          <w:szCs w:val="24"/>
        </w:rPr>
        <w:t xml:space="preserve">objetivos </w:t>
      </w:r>
      <w:r w:rsidR="00090BB3">
        <w:rPr>
          <w:rFonts w:cs="Times New Roman"/>
          <w:szCs w:val="24"/>
        </w:rPr>
        <w:t>de la política</w:t>
      </w:r>
    </w:p>
    <w:p w14:paraId="4E20D909" w14:textId="77777777" w:rsidR="00F3114E" w:rsidRDefault="00F3114E" w:rsidP="00F3114E">
      <w:pPr>
        <w:pStyle w:val="Prrafodelista"/>
        <w:numPr>
          <w:ilvl w:val="1"/>
          <w:numId w:val="8"/>
        </w:numPr>
      </w:pPr>
      <w:r>
        <w:t>Aventajados: poderosos y positivos</w:t>
      </w:r>
    </w:p>
    <w:p w14:paraId="5D32FD2B" w14:textId="77777777" w:rsidR="00F3114E" w:rsidRDefault="00F3114E" w:rsidP="00F3114E">
      <w:pPr>
        <w:pStyle w:val="Prrafodelista"/>
        <w:numPr>
          <w:ilvl w:val="1"/>
          <w:numId w:val="8"/>
        </w:numPr>
      </w:pPr>
      <w:r>
        <w:t>Contendores: poderosos y negativos</w:t>
      </w:r>
    </w:p>
    <w:p w14:paraId="08273EBB" w14:textId="77777777" w:rsidR="00F3114E" w:rsidRDefault="00F3114E" w:rsidP="00F3114E">
      <w:pPr>
        <w:pStyle w:val="Prrafodelista"/>
        <w:numPr>
          <w:ilvl w:val="1"/>
          <w:numId w:val="8"/>
        </w:numPr>
      </w:pPr>
      <w:r>
        <w:t>Dependientes: Débiles y positivos</w:t>
      </w:r>
    </w:p>
    <w:p w14:paraId="649E32D2" w14:textId="77777777" w:rsidR="00F3114E" w:rsidRDefault="00F3114E" w:rsidP="00F3114E">
      <w:pPr>
        <w:pStyle w:val="Prrafodelista"/>
        <w:numPr>
          <w:ilvl w:val="1"/>
          <w:numId w:val="8"/>
        </w:numPr>
      </w:pPr>
      <w:r>
        <w:t>Desviados: débiles y negativos</w:t>
      </w:r>
    </w:p>
    <w:p w14:paraId="2410868C" w14:textId="77777777" w:rsidR="00F3114E" w:rsidRDefault="00F3114E" w:rsidP="00F3114E">
      <w:pPr>
        <w:pStyle w:val="Prrafodelista"/>
        <w:numPr>
          <w:ilvl w:val="0"/>
          <w:numId w:val="8"/>
        </w:numPr>
      </w:pPr>
      <w:r>
        <w:t xml:space="preserve">Aspectos clave de contar historias (Stone) </w:t>
      </w:r>
      <w:r>
        <w:sym w:font="Wingdings" w:char="F0E0"/>
      </w:r>
      <w:r>
        <w:t xml:space="preserve"> S_</w:t>
      </w:r>
    </w:p>
    <w:p w14:paraId="29065DB0" w14:textId="77777777" w:rsidR="00F3114E" w:rsidRDefault="00F3114E" w:rsidP="00F3114E">
      <w:pPr>
        <w:pStyle w:val="Prrafodelista"/>
        <w:numPr>
          <w:ilvl w:val="1"/>
          <w:numId w:val="8"/>
        </w:numPr>
      </w:pPr>
      <w:r>
        <w:t>Símbolos</w:t>
      </w:r>
    </w:p>
    <w:p w14:paraId="7444DE95" w14:textId="77777777" w:rsidR="00F3114E" w:rsidRDefault="00F3114E" w:rsidP="00F3114E">
      <w:pPr>
        <w:pStyle w:val="Prrafodelista"/>
        <w:numPr>
          <w:ilvl w:val="1"/>
          <w:numId w:val="8"/>
        </w:numPr>
      </w:pPr>
      <w:r>
        <w:t>Personajes</w:t>
      </w:r>
    </w:p>
    <w:p w14:paraId="111BFC6F" w14:textId="77777777" w:rsidR="00F3114E" w:rsidRDefault="00F3114E" w:rsidP="00F3114E">
      <w:pPr>
        <w:pStyle w:val="Prrafodelista"/>
        <w:numPr>
          <w:ilvl w:val="1"/>
          <w:numId w:val="8"/>
        </w:numPr>
      </w:pPr>
      <w:r>
        <w:t>Arcos narrativos</w:t>
      </w:r>
    </w:p>
    <w:p w14:paraId="79AFDD00" w14:textId="77777777" w:rsidR="00F3114E" w:rsidRDefault="00F3114E" w:rsidP="00F3114E">
      <w:pPr>
        <w:pStyle w:val="Prrafodelista"/>
        <w:numPr>
          <w:ilvl w:val="1"/>
          <w:numId w:val="8"/>
        </w:numPr>
      </w:pPr>
      <w:r>
        <w:t>Sinécdoque</w:t>
      </w:r>
    </w:p>
    <w:p w14:paraId="6ABE4F6B" w14:textId="77777777" w:rsidR="00F3114E" w:rsidRDefault="00F3114E" w:rsidP="00F3114E">
      <w:pPr>
        <w:pStyle w:val="Prrafodelista"/>
        <w:numPr>
          <w:ilvl w:val="1"/>
          <w:numId w:val="8"/>
        </w:numPr>
      </w:pPr>
      <w:r>
        <w:t>Metáforas</w:t>
      </w:r>
    </w:p>
    <w:p w14:paraId="21F9B6FB" w14:textId="77777777" w:rsidR="00F3114E" w:rsidRDefault="00F3114E" w:rsidP="00F3114E">
      <w:pPr>
        <w:pStyle w:val="Prrafodelista"/>
        <w:numPr>
          <w:ilvl w:val="1"/>
          <w:numId w:val="8"/>
        </w:numPr>
      </w:pPr>
      <w:r>
        <w:t>Números</w:t>
      </w:r>
    </w:p>
    <w:p w14:paraId="03ED7F5F" w14:textId="77777777" w:rsidR="00F3114E" w:rsidRDefault="00F3114E" w:rsidP="00F3114E">
      <w:pPr>
        <w:pStyle w:val="Prrafodelista"/>
        <w:numPr>
          <w:ilvl w:val="1"/>
          <w:numId w:val="8"/>
        </w:numPr>
      </w:pPr>
      <w:r>
        <w:t>Asignar causalidad</w:t>
      </w:r>
    </w:p>
    <w:p w14:paraId="493C1E3A" w14:textId="77777777" w:rsidR="00F3114E" w:rsidRDefault="00F3114E" w:rsidP="00F3114E">
      <w:pPr>
        <w:pStyle w:val="Prrafodelista"/>
        <w:numPr>
          <w:ilvl w:val="1"/>
          <w:numId w:val="8"/>
        </w:numPr>
      </w:pPr>
      <w:r>
        <w:t>Estrategias causales</w:t>
      </w:r>
    </w:p>
    <w:p w14:paraId="2260722F" w14:textId="77777777" w:rsidR="00F3114E" w:rsidRDefault="00F3114E" w:rsidP="00F3114E">
      <w:pPr>
        <w:pStyle w:val="Prrafodelista"/>
        <w:numPr>
          <w:ilvl w:val="2"/>
          <w:numId w:val="8"/>
        </w:numPr>
      </w:pPr>
      <w:r>
        <w:t>Acciones: guiada o no guiada</w:t>
      </w:r>
    </w:p>
    <w:p w14:paraId="69094A1E" w14:textId="77777777" w:rsidR="00F3114E" w:rsidRDefault="00F3114E" w:rsidP="00F3114E">
      <w:pPr>
        <w:pStyle w:val="Prrafodelista"/>
        <w:numPr>
          <w:ilvl w:val="2"/>
          <w:numId w:val="8"/>
        </w:numPr>
      </w:pPr>
      <w:r>
        <w:t>Consecuencias: buscadas o no buscados</w:t>
      </w:r>
    </w:p>
    <w:p w14:paraId="246D40F5" w14:textId="77777777" w:rsidR="00F3114E" w:rsidRPr="00A873BB" w:rsidRDefault="00F3114E" w:rsidP="00F3114E">
      <w:pPr>
        <w:pStyle w:val="Prrafodelista"/>
        <w:numPr>
          <w:ilvl w:val="0"/>
          <w:numId w:val="8"/>
        </w:numPr>
      </w:pPr>
      <w:r>
        <w:rPr>
          <w:rFonts w:cs="Times New Roman"/>
          <w:szCs w:val="24"/>
        </w:rPr>
        <w:t xml:space="preserve">Nicholls y Greenaway: dimensiones de debate </w:t>
      </w:r>
      <w:r w:rsidRPr="00A873BB">
        <w:rPr>
          <w:rFonts w:cs="Times New Roman"/>
          <w:szCs w:val="24"/>
        </w:rPr>
        <w:sym w:font="Wingdings" w:char="F0E0"/>
      </w:r>
      <w:r>
        <w:rPr>
          <w:rFonts w:cs="Times New Roman"/>
          <w:szCs w:val="24"/>
        </w:rPr>
        <w:t xml:space="preserve"> NG_</w:t>
      </w:r>
    </w:p>
    <w:p w14:paraId="0E61CB9A" w14:textId="77777777" w:rsidR="00F3114E" w:rsidRPr="00A873BB" w:rsidRDefault="00F3114E" w:rsidP="00F3114E">
      <w:pPr>
        <w:pStyle w:val="Prrafodelista"/>
        <w:numPr>
          <w:ilvl w:val="1"/>
          <w:numId w:val="8"/>
        </w:numPr>
      </w:pPr>
      <w:r w:rsidRPr="00B74BCD">
        <w:rPr>
          <w:rFonts w:cs="Times New Roman"/>
          <w:szCs w:val="24"/>
        </w:rPr>
        <w:t>definicional (</w:t>
      </w:r>
      <w:r>
        <w:rPr>
          <w:rFonts w:cs="Times New Roman"/>
          <w:szCs w:val="24"/>
        </w:rPr>
        <w:t xml:space="preserve">entendido como el </w:t>
      </w:r>
      <w:r w:rsidRPr="00B74BCD">
        <w:rPr>
          <w:rFonts w:cs="Times New Roman"/>
          <w:szCs w:val="24"/>
        </w:rPr>
        <w:t xml:space="preserve">marco de salud pública, orden público, salud en términos biomédicos o desde una perspectiva industrial o comercial), </w:t>
      </w:r>
    </w:p>
    <w:p w14:paraId="58CC8931" w14:textId="77777777" w:rsidR="00F3114E" w:rsidRPr="00A873BB" w:rsidRDefault="00F3114E" w:rsidP="00F3114E">
      <w:pPr>
        <w:pStyle w:val="Prrafodelista"/>
        <w:numPr>
          <w:ilvl w:val="1"/>
          <w:numId w:val="8"/>
        </w:numPr>
      </w:pPr>
      <w:r w:rsidRPr="00B74BCD">
        <w:rPr>
          <w:rFonts w:cs="Times New Roman"/>
          <w:szCs w:val="24"/>
        </w:rPr>
        <w:t xml:space="preserve">ideológico (percepciones de libertades, derechos y obligaciones), </w:t>
      </w:r>
    </w:p>
    <w:p w14:paraId="39B80A1F" w14:textId="39DB3ECD" w:rsidR="00F3114E" w:rsidRPr="00A873BB" w:rsidRDefault="00F3114E" w:rsidP="00F3114E">
      <w:pPr>
        <w:pStyle w:val="Prrafodelista"/>
        <w:numPr>
          <w:ilvl w:val="1"/>
          <w:numId w:val="8"/>
        </w:numPr>
      </w:pPr>
      <w:r w:rsidRPr="00B74BCD">
        <w:rPr>
          <w:rFonts w:cs="Times New Roman"/>
          <w:szCs w:val="24"/>
        </w:rPr>
        <w:t xml:space="preserve">sistémico (o interinstitucional, como la coordinación y seguimiento en relación a otros departamentos) </w:t>
      </w:r>
      <w:r w:rsidR="005B75F5" w:rsidRPr="005B75F5">
        <w:rPr>
          <w:rFonts w:cs="Times New Roman"/>
          <w:szCs w:val="24"/>
        </w:rPr>
        <w:sym w:font="Wingdings" w:char="F0E0"/>
      </w:r>
      <w:r w:rsidR="005B75F5">
        <w:rPr>
          <w:rFonts w:cs="Times New Roman"/>
          <w:szCs w:val="24"/>
        </w:rPr>
        <w:t xml:space="preserve"> cuestión de procedimientos</w:t>
      </w:r>
    </w:p>
    <w:p w14:paraId="646921A0" w14:textId="211718D4" w:rsidR="00F3114E" w:rsidRPr="00ED7D89" w:rsidRDefault="00F3114E" w:rsidP="00F3114E">
      <w:pPr>
        <w:pStyle w:val="Prrafodelista"/>
        <w:numPr>
          <w:ilvl w:val="1"/>
          <w:numId w:val="8"/>
        </w:numPr>
      </w:pPr>
      <w:r>
        <w:rPr>
          <w:rFonts w:cs="Times New Roman"/>
          <w:szCs w:val="24"/>
        </w:rPr>
        <w:t>“</w:t>
      </w:r>
      <w:proofErr w:type="spellStart"/>
      <w:r w:rsidRPr="00B74BCD">
        <w:rPr>
          <w:rFonts w:cs="Times New Roman"/>
          <w:szCs w:val="24"/>
        </w:rPr>
        <w:t>evidencial</w:t>
      </w:r>
      <w:proofErr w:type="spellEnd"/>
      <w:r>
        <w:rPr>
          <w:rFonts w:cs="Times New Roman"/>
          <w:szCs w:val="24"/>
        </w:rPr>
        <w:t>”</w:t>
      </w:r>
      <w:r w:rsidRPr="00B74BCD">
        <w:rPr>
          <w:rFonts w:cs="Times New Roman"/>
          <w:szCs w:val="24"/>
        </w:rPr>
        <w:t xml:space="preserve"> (</w:t>
      </w:r>
      <w:r>
        <w:rPr>
          <w:rFonts w:cs="Times New Roman"/>
          <w:szCs w:val="24"/>
        </w:rPr>
        <w:t xml:space="preserve">es decir, </w:t>
      </w:r>
      <w:r w:rsidRPr="00B74BCD">
        <w:rPr>
          <w:rFonts w:cs="Times New Roman"/>
          <w:szCs w:val="24"/>
        </w:rPr>
        <w:t>lugar de la evidencia científica versus valores personales y políticos, pragmáticos o electorales)</w:t>
      </w:r>
      <w:r>
        <w:rPr>
          <w:rFonts w:cs="Times New Roman"/>
          <w:szCs w:val="24"/>
        </w:rPr>
        <w:t>.</w:t>
      </w:r>
    </w:p>
    <w:p w14:paraId="0E202FF8" w14:textId="1768F9D0" w:rsidR="00ED7D89" w:rsidRPr="00ED7D89" w:rsidRDefault="00ED7D89" w:rsidP="00ED7D89">
      <w:pPr>
        <w:pStyle w:val="Prrafodelista"/>
        <w:numPr>
          <w:ilvl w:val="0"/>
          <w:numId w:val="8"/>
        </w:numPr>
      </w:pPr>
      <w:r>
        <w:rPr>
          <w:rFonts w:cs="Times New Roman"/>
          <w:szCs w:val="24"/>
        </w:rPr>
        <w:t>Etapas</w:t>
      </w:r>
      <w:r w:rsidR="00FA13B4">
        <w:rPr>
          <w:rFonts w:cs="Times New Roman"/>
          <w:szCs w:val="24"/>
        </w:rPr>
        <w:t xml:space="preserve"> de las PP </w:t>
      </w:r>
      <w:proofErr w:type="spellStart"/>
      <w:r w:rsidR="00FA13B4">
        <w:rPr>
          <w:rFonts w:cs="Times New Roman"/>
          <w:szCs w:val="24"/>
        </w:rPr>
        <w:t>PP</w:t>
      </w:r>
      <w:proofErr w:type="spellEnd"/>
    </w:p>
    <w:p w14:paraId="362D90D4" w14:textId="40244EC3" w:rsidR="00FA13B4" w:rsidRDefault="00FA13B4" w:rsidP="00FA13B4">
      <w:pPr>
        <w:pStyle w:val="Prrafodelista"/>
        <w:numPr>
          <w:ilvl w:val="1"/>
          <w:numId w:val="8"/>
        </w:numPr>
      </w:pPr>
      <w:r>
        <w:t>I</w:t>
      </w:r>
      <w:r>
        <w:t>dentificación y definición de problemas</w:t>
      </w:r>
    </w:p>
    <w:p w14:paraId="0D19DC0D" w14:textId="3BACC17D" w:rsidR="00FA13B4" w:rsidRDefault="00FA13B4" w:rsidP="00FA13B4">
      <w:pPr>
        <w:pStyle w:val="Prrafodelista"/>
        <w:numPr>
          <w:ilvl w:val="1"/>
          <w:numId w:val="8"/>
        </w:numPr>
      </w:pPr>
      <w:r>
        <w:t>Formulación</w:t>
      </w:r>
    </w:p>
    <w:p w14:paraId="21E3F345" w14:textId="41CF09F4" w:rsidR="00FA13B4" w:rsidRDefault="00FA13B4" w:rsidP="00FA13B4">
      <w:pPr>
        <w:pStyle w:val="Prrafodelista"/>
        <w:numPr>
          <w:ilvl w:val="1"/>
          <w:numId w:val="8"/>
        </w:numPr>
      </w:pPr>
      <w:r>
        <w:t>Implementación</w:t>
      </w:r>
    </w:p>
    <w:p w14:paraId="560A97EA" w14:textId="5F1EF5F8" w:rsidR="00ED7D89" w:rsidRDefault="00FA13B4" w:rsidP="00FA13B4">
      <w:pPr>
        <w:pStyle w:val="Prrafodelista"/>
        <w:numPr>
          <w:ilvl w:val="1"/>
          <w:numId w:val="8"/>
        </w:numPr>
      </w:pPr>
      <w:r>
        <w:t>Evaluación</w:t>
      </w:r>
    </w:p>
    <w:p w14:paraId="303BD337" w14:textId="77777777" w:rsidR="00F3114E" w:rsidRPr="007514C9" w:rsidRDefault="00F3114E" w:rsidP="00F3114E">
      <w:pPr>
        <w:rPr>
          <w:b/>
          <w:bCs/>
        </w:rPr>
      </w:pPr>
      <w:r w:rsidRPr="007514C9">
        <w:rPr>
          <w:b/>
          <w:bCs/>
        </w:rPr>
        <w:t>CASOS</w:t>
      </w:r>
    </w:p>
    <w:p w14:paraId="0222A187" w14:textId="77777777" w:rsidR="00F3114E" w:rsidRDefault="00F3114E" w:rsidP="00F3114E">
      <w:pPr>
        <w:pStyle w:val="Prrafodelista"/>
        <w:numPr>
          <w:ilvl w:val="0"/>
          <w:numId w:val="8"/>
        </w:numPr>
      </w:pPr>
      <w:r>
        <w:t>Parlamentario vs. no-parlamentario</w:t>
      </w:r>
    </w:p>
    <w:p w14:paraId="059B6288" w14:textId="77777777" w:rsidR="00F3114E" w:rsidRDefault="00F3114E" w:rsidP="00F3114E">
      <w:pPr>
        <w:pStyle w:val="Prrafodelista"/>
        <w:numPr>
          <w:ilvl w:val="1"/>
          <w:numId w:val="8"/>
        </w:numPr>
      </w:pPr>
      <w:r>
        <w:t>Coalición de gobierno</w:t>
      </w:r>
    </w:p>
    <w:p w14:paraId="351FAE83" w14:textId="77777777" w:rsidR="00F3114E" w:rsidRDefault="00F3114E" w:rsidP="00F3114E">
      <w:pPr>
        <w:pStyle w:val="Prrafodelista"/>
        <w:numPr>
          <w:ilvl w:val="2"/>
          <w:numId w:val="8"/>
        </w:numPr>
      </w:pPr>
      <w:r>
        <w:t>Partido Acción Humanista</w:t>
      </w:r>
    </w:p>
    <w:p w14:paraId="1B769D6B" w14:textId="77777777" w:rsidR="00F3114E" w:rsidRDefault="00F3114E" w:rsidP="00F3114E">
      <w:pPr>
        <w:pStyle w:val="Prrafodelista"/>
        <w:numPr>
          <w:ilvl w:val="2"/>
          <w:numId w:val="8"/>
        </w:numPr>
      </w:pPr>
      <w:r>
        <w:t>Convergencia Social</w:t>
      </w:r>
    </w:p>
    <w:p w14:paraId="3081C131" w14:textId="77777777" w:rsidR="00F3114E" w:rsidRDefault="00F3114E" w:rsidP="00F3114E">
      <w:pPr>
        <w:pStyle w:val="Prrafodelista"/>
        <w:numPr>
          <w:ilvl w:val="2"/>
          <w:numId w:val="8"/>
        </w:numPr>
      </w:pPr>
      <w:r>
        <w:t>Comunes</w:t>
      </w:r>
    </w:p>
    <w:p w14:paraId="7CDD302E" w14:textId="77777777" w:rsidR="00F3114E" w:rsidRDefault="00F3114E" w:rsidP="00F3114E">
      <w:pPr>
        <w:pStyle w:val="Prrafodelista"/>
        <w:numPr>
          <w:ilvl w:val="2"/>
          <w:numId w:val="8"/>
        </w:numPr>
      </w:pPr>
      <w:r>
        <w:lastRenderedPageBreak/>
        <w:t>Partido Por la Democracia</w:t>
      </w:r>
    </w:p>
    <w:p w14:paraId="4C8E3FD2" w14:textId="77777777" w:rsidR="00F3114E" w:rsidRDefault="00F3114E" w:rsidP="00F3114E">
      <w:pPr>
        <w:pStyle w:val="Prrafodelista"/>
        <w:numPr>
          <w:ilvl w:val="2"/>
          <w:numId w:val="8"/>
        </w:numPr>
      </w:pPr>
      <w:r>
        <w:t>Partido Socialista de Chile</w:t>
      </w:r>
    </w:p>
    <w:p w14:paraId="08333B20" w14:textId="77777777" w:rsidR="00F3114E" w:rsidRDefault="00F3114E" w:rsidP="00F3114E">
      <w:pPr>
        <w:pStyle w:val="Prrafodelista"/>
        <w:numPr>
          <w:ilvl w:val="2"/>
          <w:numId w:val="8"/>
        </w:numPr>
      </w:pPr>
      <w:r>
        <w:t>Federación Regionalista Verde Social</w:t>
      </w:r>
    </w:p>
    <w:p w14:paraId="306FFA51" w14:textId="77777777" w:rsidR="00F3114E" w:rsidRDefault="00F3114E" w:rsidP="00F3114E">
      <w:pPr>
        <w:pStyle w:val="Prrafodelista"/>
        <w:numPr>
          <w:ilvl w:val="2"/>
          <w:numId w:val="8"/>
        </w:numPr>
      </w:pPr>
      <w:r>
        <w:t>Partido Liberal de Chile</w:t>
      </w:r>
    </w:p>
    <w:p w14:paraId="52E2B809" w14:textId="77777777" w:rsidR="00F3114E" w:rsidRDefault="00F3114E" w:rsidP="00F3114E">
      <w:pPr>
        <w:pStyle w:val="Prrafodelista"/>
        <w:numPr>
          <w:ilvl w:val="2"/>
          <w:numId w:val="8"/>
        </w:numPr>
      </w:pPr>
      <w:r>
        <w:t>Revolución Democrática</w:t>
      </w:r>
    </w:p>
    <w:p w14:paraId="5EBB1D77" w14:textId="77777777" w:rsidR="00F3114E" w:rsidRDefault="00F3114E" w:rsidP="00F3114E">
      <w:pPr>
        <w:pStyle w:val="Prrafodelista"/>
        <w:numPr>
          <w:ilvl w:val="2"/>
          <w:numId w:val="8"/>
        </w:numPr>
      </w:pPr>
      <w:r>
        <w:t>Partido Comunista de Chile</w:t>
      </w:r>
    </w:p>
    <w:p w14:paraId="4B664329" w14:textId="77777777" w:rsidR="00F3114E" w:rsidRDefault="00F3114E" w:rsidP="00F3114E">
      <w:pPr>
        <w:pStyle w:val="Prrafodelista"/>
        <w:numPr>
          <w:ilvl w:val="2"/>
          <w:numId w:val="8"/>
        </w:numPr>
      </w:pPr>
      <w:r>
        <w:t>Partido Radical de Chile</w:t>
      </w:r>
    </w:p>
    <w:p w14:paraId="2D2B4912" w14:textId="77777777" w:rsidR="00F3114E" w:rsidRDefault="00F3114E" w:rsidP="00F3114E">
      <w:pPr>
        <w:pStyle w:val="Prrafodelista"/>
        <w:numPr>
          <w:ilvl w:val="2"/>
          <w:numId w:val="8"/>
        </w:numPr>
      </w:pPr>
      <w:r>
        <w:t>IND</w:t>
      </w:r>
    </w:p>
    <w:p w14:paraId="709F14D2" w14:textId="77777777" w:rsidR="00F3114E" w:rsidRDefault="00F3114E" w:rsidP="00F3114E">
      <w:pPr>
        <w:pStyle w:val="Prrafodelista"/>
        <w:numPr>
          <w:ilvl w:val="1"/>
          <w:numId w:val="8"/>
        </w:numPr>
      </w:pPr>
      <w:r>
        <w:t>Oposición</w:t>
      </w:r>
    </w:p>
    <w:p w14:paraId="21EEC1F7" w14:textId="77777777" w:rsidR="00F3114E" w:rsidRDefault="00F3114E" w:rsidP="00F3114E">
      <w:pPr>
        <w:pStyle w:val="Prrafodelista"/>
        <w:numPr>
          <w:ilvl w:val="2"/>
          <w:numId w:val="8"/>
        </w:numPr>
      </w:pPr>
      <w:r>
        <w:t>Partido Republicano de Chile</w:t>
      </w:r>
    </w:p>
    <w:p w14:paraId="5F93D601" w14:textId="77777777" w:rsidR="00F3114E" w:rsidRDefault="00F3114E" w:rsidP="00F3114E">
      <w:pPr>
        <w:pStyle w:val="Prrafodelista"/>
        <w:numPr>
          <w:ilvl w:val="2"/>
          <w:numId w:val="8"/>
        </w:numPr>
      </w:pPr>
      <w:r>
        <w:t>Partido Demócrata Cristiano</w:t>
      </w:r>
    </w:p>
    <w:p w14:paraId="4585C3D2" w14:textId="77777777" w:rsidR="00F3114E" w:rsidRDefault="00F3114E" w:rsidP="00F3114E">
      <w:pPr>
        <w:pStyle w:val="Prrafodelista"/>
        <w:numPr>
          <w:ilvl w:val="2"/>
          <w:numId w:val="8"/>
        </w:numPr>
      </w:pPr>
      <w:r>
        <w:t>Renovación Nacional</w:t>
      </w:r>
    </w:p>
    <w:p w14:paraId="37B638DD" w14:textId="77777777" w:rsidR="00F3114E" w:rsidRDefault="00F3114E" w:rsidP="00F3114E">
      <w:pPr>
        <w:pStyle w:val="Prrafodelista"/>
        <w:numPr>
          <w:ilvl w:val="2"/>
          <w:numId w:val="8"/>
        </w:numPr>
      </w:pPr>
      <w:r>
        <w:t>Unión Demócrata Independiente</w:t>
      </w:r>
    </w:p>
    <w:p w14:paraId="64B04D80" w14:textId="77777777" w:rsidR="00F3114E" w:rsidRDefault="00F3114E" w:rsidP="00F3114E">
      <w:pPr>
        <w:pStyle w:val="Prrafodelista"/>
        <w:numPr>
          <w:ilvl w:val="2"/>
          <w:numId w:val="8"/>
        </w:numPr>
      </w:pPr>
      <w:r>
        <w:t>Evolución Política</w:t>
      </w:r>
    </w:p>
    <w:p w14:paraId="5A9A11D2" w14:textId="77777777" w:rsidR="00F3114E" w:rsidRDefault="00F3114E" w:rsidP="00F3114E">
      <w:pPr>
        <w:pStyle w:val="Prrafodelista"/>
        <w:numPr>
          <w:ilvl w:val="2"/>
          <w:numId w:val="8"/>
        </w:numPr>
      </w:pPr>
      <w:r>
        <w:t>IND</w:t>
      </w:r>
    </w:p>
    <w:p w14:paraId="4ACD7BBE" w14:textId="77777777" w:rsidR="00F3114E" w:rsidRPr="006D2DBE" w:rsidRDefault="00F3114E" w:rsidP="006D2DBE">
      <w:pPr>
        <w:pStyle w:val="NormalWeb"/>
        <w:spacing w:before="240" w:beforeAutospacing="0" w:after="0" w:afterAutospacing="0"/>
        <w:rPr>
          <w:u w:val="single"/>
        </w:rPr>
      </w:pPr>
    </w:p>
    <w:p w14:paraId="3908BBBD" w14:textId="01B4B770" w:rsidR="006D2DBE" w:rsidRDefault="00DD0A0E" w:rsidP="006D2DBE">
      <w:pPr>
        <w:spacing w:line="240" w:lineRule="auto"/>
      </w:pPr>
      <w:r>
        <w:rPr>
          <w:noProof/>
        </w:rPr>
        <w:drawing>
          <wp:inline distT="0" distB="0" distL="0" distR="0" wp14:anchorId="0CEDF990" wp14:editId="5C1074F9">
            <wp:extent cx="5612130" cy="2854960"/>
            <wp:effectExtent l="0" t="0" r="762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854960"/>
                    </a:xfrm>
                    <a:prstGeom prst="rect">
                      <a:avLst/>
                    </a:prstGeom>
                  </pic:spPr>
                </pic:pic>
              </a:graphicData>
            </a:graphic>
          </wp:inline>
        </w:drawing>
      </w:r>
    </w:p>
    <w:p w14:paraId="5C98A161" w14:textId="47EC064F" w:rsidR="00804BEC" w:rsidRPr="00CF2E51" w:rsidRDefault="00302464" w:rsidP="00804BEC">
      <w:pPr>
        <w:pStyle w:val="Ttulo2"/>
        <w:spacing w:line="240" w:lineRule="auto"/>
      </w:pPr>
      <w:r>
        <w:t>Discusión</w:t>
      </w:r>
    </w:p>
    <w:p w14:paraId="6C5BF2E8" w14:textId="60010C9A" w:rsidR="00804BEC" w:rsidRDefault="00804BEC" w:rsidP="00804BEC">
      <w:pPr>
        <w:spacing w:line="240" w:lineRule="auto"/>
      </w:pPr>
      <w:r>
        <w:t xml:space="preserve">Puede ser interesante para experiencias similares en otros países de la región. </w:t>
      </w:r>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50D8CD03" w14:textId="3E13266D" w:rsidR="00D82AC3" w:rsidRPr="00D82AC3" w:rsidRDefault="006B27BC" w:rsidP="00D82AC3">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D82AC3" w:rsidRPr="00D82AC3">
        <w:rPr>
          <w:rFonts w:cs="Times New Roman"/>
          <w:noProof/>
          <w:sz w:val="22"/>
          <w:szCs w:val="24"/>
        </w:rPr>
        <w:t xml:space="preserve">Activa Research. 2022. </w:t>
      </w:r>
      <w:r w:rsidR="00D82AC3" w:rsidRPr="00D82AC3">
        <w:rPr>
          <w:rFonts w:cs="Times New Roman"/>
          <w:i/>
          <w:iCs/>
          <w:noProof/>
          <w:sz w:val="22"/>
          <w:szCs w:val="24"/>
        </w:rPr>
        <w:t>PULSO CIUDADANO. Percepción Contexto Económico / Evaluación de Gobierno / Evaluación Convención Constitucional / Conocimiento y evaluación Gabinete / Plebiscito de salida / Covid-19</w:t>
      </w:r>
      <w:r w:rsidR="00D82AC3" w:rsidRPr="00D82AC3">
        <w:rPr>
          <w:rFonts w:cs="Times New Roman"/>
          <w:noProof/>
          <w:sz w:val="22"/>
          <w:szCs w:val="24"/>
        </w:rPr>
        <w:t>. Santiago, Chile. https://chile.activasite.com/wp-content/uploads/2022/06/221377_Pulso-Ciudadano_Junio_Q1_0612_V2.pdf.</w:t>
      </w:r>
    </w:p>
    <w:p w14:paraId="283DD54A"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Alford, John, y Brian W Head. 2017. “Wicked and less wicked problems: a typology and a contingency framework”. </w:t>
      </w:r>
      <w:r w:rsidRPr="00D82AC3">
        <w:rPr>
          <w:rFonts w:cs="Times New Roman"/>
          <w:i/>
          <w:iCs/>
          <w:noProof/>
          <w:sz w:val="22"/>
          <w:szCs w:val="24"/>
        </w:rPr>
        <w:t>Policy and Society</w:t>
      </w:r>
      <w:r w:rsidRPr="00D82AC3">
        <w:rPr>
          <w:rFonts w:cs="Times New Roman"/>
          <w:noProof/>
          <w:sz w:val="22"/>
          <w:szCs w:val="24"/>
        </w:rPr>
        <w:t xml:space="preserve"> 36(3): 397–413. https://doi.org/10.1080/14494035.2017.1361634.</w:t>
      </w:r>
    </w:p>
    <w:p w14:paraId="672C529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ecoña, E. 2002. </w:t>
      </w:r>
      <w:r w:rsidRPr="00D82AC3">
        <w:rPr>
          <w:rFonts w:cs="Times New Roman"/>
          <w:i/>
          <w:iCs/>
          <w:noProof/>
          <w:sz w:val="22"/>
          <w:szCs w:val="24"/>
        </w:rPr>
        <w:t>Bases científicas de la prevención de las drogodependencias</w:t>
      </w:r>
      <w:r w:rsidRPr="00D82AC3">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2A6A765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irkland, Thomas A. 2019. “Conditions and Problems”. En </w:t>
      </w:r>
      <w:r w:rsidRPr="00D82AC3">
        <w:rPr>
          <w:rFonts w:cs="Times New Roman"/>
          <w:i/>
          <w:iCs/>
          <w:noProof/>
          <w:sz w:val="22"/>
          <w:szCs w:val="24"/>
        </w:rPr>
        <w:t>An Introduction to the Policy Process</w:t>
      </w:r>
      <w:r w:rsidRPr="00D82AC3">
        <w:rPr>
          <w:rFonts w:cs="Times New Roman"/>
          <w:noProof/>
          <w:sz w:val="22"/>
          <w:szCs w:val="24"/>
        </w:rPr>
        <w:t>, Routledge. https://doi.org/10.4324/9781315292335.</w:t>
      </w:r>
    </w:p>
    <w:p w14:paraId="514A42D1"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Bossinakis, Charisa. 2022. “People urge UK Prime Minister candidate to drug test politicians after saying ‘drugs are horrific’”. </w:t>
      </w:r>
      <w:r w:rsidRPr="00D82AC3">
        <w:rPr>
          <w:rFonts w:cs="Times New Roman"/>
          <w:i/>
          <w:iCs/>
          <w:noProof/>
          <w:sz w:val="22"/>
          <w:szCs w:val="24"/>
        </w:rPr>
        <w:t>LAD Bible,</w:t>
      </w:r>
      <w:r w:rsidRPr="00D82AC3">
        <w:rPr>
          <w:rFonts w:cs="Times New Roman"/>
          <w:noProof/>
          <w:sz w:val="22"/>
          <w:szCs w:val="24"/>
        </w:rPr>
        <w:t>. https://www.ladbible.com/news/uk-pm-candidate-rishi-sunak-slammed-for-calling-drugs-horrific-20220812.</w:t>
      </w:r>
    </w:p>
    <w:p w14:paraId="28F21EA6"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ampbell, Norah et al. 2020. “How Are Frames Generated? Insights from the Industry Lobby against the Sugar Tax  in Ireland.” </w:t>
      </w:r>
      <w:r w:rsidRPr="00D82AC3">
        <w:rPr>
          <w:rFonts w:cs="Times New Roman"/>
          <w:i/>
          <w:iCs/>
          <w:noProof/>
          <w:sz w:val="22"/>
          <w:szCs w:val="24"/>
        </w:rPr>
        <w:t>Social science &amp; medicine (1982)</w:t>
      </w:r>
      <w:r w:rsidRPr="00D82AC3">
        <w:rPr>
          <w:rFonts w:cs="Times New Roman"/>
          <w:noProof/>
          <w:sz w:val="22"/>
          <w:szCs w:val="24"/>
        </w:rPr>
        <w:t xml:space="preserve"> 264: 113215.</w:t>
      </w:r>
    </w:p>
    <w:p w14:paraId="6B8E8E29"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avallo, A. 1998. </w:t>
      </w:r>
      <w:r w:rsidRPr="00D82AC3">
        <w:rPr>
          <w:rFonts w:cs="Times New Roman"/>
          <w:i/>
          <w:iCs/>
          <w:noProof/>
          <w:sz w:val="22"/>
          <w:szCs w:val="24"/>
        </w:rPr>
        <w:t>La historia oculta de la transición: Chile 1990-1998</w:t>
      </w:r>
      <w:r w:rsidRPr="00D82AC3">
        <w:rPr>
          <w:rFonts w:cs="Times New Roman"/>
          <w:noProof/>
          <w:sz w:val="22"/>
          <w:szCs w:val="24"/>
        </w:rPr>
        <w:t>. Grijalbo. https://books.google.cl/books?id=bpkTAQAAIAAJ.</w:t>
      </w:r>
    </w:p>
    <w:p w14:paraId="56F09C2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ho, Ji, y Eun-Hee Lee. 2014. “Reducing Confusion about Grounded Theory and Qualitative Content Analysis: Similarities and Differences”. </w:t>
      </w:r>
      <w:r w:rsidRPr="00D82AC3">
        <w:rPr>
          <w:rFonts w:cs="Times New Roman"/>
          <w:i/>
          <w:iCs/>
          <w:noProof/>
          <w:sz w:val="22"/>
          <w:szCs w:val="24"/>
        </w:rPr>
        <w:t>The Qualitative Report</w:t>
      </w:r>
      <w:r w:rsidRPr="00D82AC3">
        <w:rPr>
          <w:rFonts w:cs="Times New Roman"/>
          <w:noProof/>
          <w:sz w:val="22"/>
          <w:szCs w:val="24"/>
        </w:rPr>
        <w:t>. https://doi.org/10.46743/2160-3715/2014.1028.</w:t>
      </w:r>
    </w:p>
    <w:p w14:paraId="67A3555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omisión Constitución, Legislación, Justicia y Reglamento. Cámara de Diputadas y Diputados Chile. 2022. </w:t>
      </w:r>
      <w:r w:rsidRPr="00D82AC3">
        <w:rPr>
          <w:rFonts w:cs="Times New Roman"/>
          <w:i/>
          <w:iCs/>
          <w:noProof/>
          <w:sz w:val="22"/>
          <w:szCs w:val="24"/>
        </w:rPr>
        <w:t>RESOLUCIÓN S/N 25-JUL-22. REGLAMENTO SOBRE CONTROL DE CONSUMO DE DROGAS EN DIPUTADAS Y DIPUTADOS</w:t>
      </w:r>
      <w:r w:rsidRPr="00D82AC3">
        <w:rPr>
          <w:rFonts w:cs="Times New Roman"/>
          <w:noProof/>
          <w:sz w:val="22"/>
          <w:szCs w:val="24"/>
        </w:rPr>
        <w:t>. https://www.bcn.cl/leychile/navegar?idNorma=1179066.</w:t>
      </w:r>
    </w:p>
    <w:p w14:paraId="000CD36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Cuevas, H., y Juan Pablo Paredes. 2012. “Introducción: La ciencia política y el campo de los estudios cualitativos interpretativos de la política”. </w:t>
      </w:r>
      <w:r w:rsidRPr="00D82AC3">
        <w:rPr>
          <w:rFonts w:cs="Times New Roman"/>
          <w:i/>
          <w:iCs/>
          <w:noProof/>
          <w:sz w:val="22"/>
          <w:szCs w:val="24"/>
        </w:rPr>
        <w:t>Pléyade</w:t>
      </w:r>
      <w:r w:rsidRPr="00D82AC3">
        <w:rPr>
          <w:rFonts w:cs="Times New Roman"/>
          <w:noProof/>
          <w:sz w:val="22"/>
          <w:szCs w:val="24"/>
        </w:rPr>
        <w:t xml:space="preserve"> 10(1): 1–14. https://biblat.unam.mx/hevila/PleyadeSantiago/2012/no10/1.pdf.</w:t>
      </w:r>
    </w:p>
    <w:p w14:paraId="0716DB22"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Feldmann, Andreas E, y Juan Pablo Luna. 2022. “Criminal Governance and the Crisis of Contemporary Latin American States”. </w:t>
      </w:r>
      <w:r w:rsidRPr="00D82AC3">
        <w:rPr>
          <w:rFonts w:cs="Times New Roman"/>
          <w:i/>
          <w:iCs/>
          <w:noProof/>
          <w:sz w:val="22"/>
          <w:szCs w:val="24"/>
        </w:rPr>
        <w:t>Annual Review of Sociology</w:t>
      </w:r>
      <w:r w:rsidRPr="00D82AC3">
        <w:rPr>
          <w:rFonts w:cs="Times New Roman"/>
          <w:noProof/>
          <w:sz w:val="22"/>
          <w:szCs w:val="24"/>
        </w:rPr>
        <w:t xml:space="preserve"> 48(1): 441–61. https://doi.org/10.1146/annurev-soc-030420-124931.</w:t>
      </w:r>
    </w:p>
    <w:p w14:paraId="12E14A1F"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67E5532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Haydee, E. 2014. “Drug test for political bets, elected officials inches forward”. </w:t>
      </w:r>
      <w:r w:rsidRPr="00D82AC3">
        <w:rPr>
          <w:rFonts w:cs="Times New Roman"/>
          <w:i/>
          <w:iCs/>
          <w:noProof/>
          <w:sz w:val="22"/>
          <w:szCs w:val="24"/>
        </w:rPr>
        <w:t>Saipan Tribune</w:t>
      </w:r>
      <w:r w:rsidRPr="00D82AC3">
        <w:rPr>
          <w:rFonts w:cs="Times New Roman"/>
          <w:noProof/>
          <w:sz w:val="22"/>
          <w:szCs w:val="24"/>
        </w:rPr>
        <w:t>. https://www.saipantribune.com/index.php/drug-test-political-bets-elected-officials-inches-forward/.</w:t>
      </w:r>
    </w:p>
    <w:p w14:paraId="63B50423"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Inter-American Drug Abuse Control Commission [CICAD]. 2019. </w:t>
      </w:r>
      <w:r w:rsidRPr="00D82AC3">
        <w:rPr>
          <w:rFonts w:cs="Times New Roman"/>
          <w:i/>
          <w:iCs/>
          <w:noProof/>
          <w:sz w:val="22"/>
          <w:szCs w:val="24"/>
        </w:rPr>
        <w:t>Informe Sobre el Consumo de Drogas en Américas 2019 Resumen Ejecutivo</w:t>
      </w:r>
      <w:r w:rsidRPr="00D82AC3">
        <w:rPr>
          <w:rFonts w:cs="Times New Roman"/>
          <w:noProof/>
          <w:sz w:val="22"/>
          <w:szCs w:val="24"/>
        </w:rPr>
        <w:t xml:space="preserve">. Washington, DC. </w:t>
      </w:r>
      <w:r w:rsidRPr="00D82AC3">
        <w:rPr>
          <w:rFonts w:cs="Times New Roman"/>
          <w:noProof/>
          <w:sz w:val="22"/>
          <w:szCs w:val="24"/>
        </w:rPr>
        <w:lastRenderedPageBreak/>
        <w:t>http://www.codajic.org/sites/default/files/sites/www.codajic.org/files/Informe Sobre el Consumo de Drogas en las Americas Resumen Ejecutivo 2019.pdf.</w:t>
      </w:r>
    </w:p>
    <w:p w14:paraId="326CA71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0D52877B"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Kuckartz, Udo. 2014. “Qualitative Text Analysis: A Guide to Methods, Practice &amp; Using Software”. https://methods.sagepub.com/book/qualitative-text-analysis.</w:t>
      </w:r>
    </w:p>
    <w:p w14:paraId="32242BA9"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Lancaster, Kari, Alison Ritter, y Hal Colebatch. 2014. “Problems, policy and politics: making sense of Australia’s ‘ice epidemic’”. </w:t>
      </w:r>
      <w:r w:rsidRPr="00D82AC3">
        <w:rPr>
          <w:rFonts w:cs="Times New Roman"/>
          <w:i/>
          <w:iCs/>
          <w:noProof/>
          <w:sz w:val="22"/>
          <w:szCs w:val="24"/>
        </w:rPr>
        <w:t>Policy Studies</w:t>
      </w:r>
      <w:r w:rsidRPr="00D82AC3">
        <w:rPr>
          <w:rFonts w:cs="Times New Roman"/>
          <w:noProof/>
          <w:sz w:val="22"/>
          <w:szCs w:val="24"/>
        </w:rPr>
        <w:t xml:space="preserve"> 35(2): 147–71. https://doi.org/10.1080/01442872.2013.875144.</w:t>
      </w:r>
    </w:p>
    <w:p w14:paraId="30ABD22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Long, Norman. 2003. </w:t>
      </w:r>
      <w:r w:rsidRPr="00D82AC3">
        <w:rPr>
          <w:rFonts w:cs="Times New Roman"/>
          <w:i/>
          <w:iCs/>
          <w:noProof/>
          <w:sz w:val="22"/>
          <w:szCs w:val="24"/>
        </w:rPr>
        <w:t>Development sociology: actor perspectives</w:t>
      </w:r>
      <w:r w:rsidRPr="00D82AC3">
        <w:rPr>
          <w:rFonts w:cs="Times New Roman"/>
          <w:noProof/>
          <w:sz w:val="22"/>
          <w:szCs w:val="24"/>
        </w:rPr>
        <w:t>. Routledge.</w:t>
      </w:r>
    </w:p>
    <w:p w14:paraId="4AAA014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Mason, J. 2002. </w:t>
      </w:r>
      <w:r w:rsidRPr="00D82AC3">
        <w:rPr>
          <w:rFonts w:cs="Times New Roman"/>
          <w:i/>
          <w:iCs/>
          <w:noProof/>
          <w:sz w:val="22"/>
          <w:szCs w:val="24"/>
        </w:rPr>
        <w:t>Qualitative Researching</w:t>
      </w:r>
      <w:r w:rsidRPr="00D82AC3">
        <w:rPr>
          <w:rFonts w:cs="Times New Roman"/>
          <w:noProof/>
          <w:sz w:val="22"/>
          <w:szCs w:val="24"/>
        </w:rPr>
        <w:t>. SAGE Publications. https://books.google.cl/books?id=gW5su96QHL0C.</w:t>
      </w:r>
    </w:p>
    <w:p w14:paraId="76FEE15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Medina, Rosgaby. 2022. </w:t>
      </w:r>
      <w:r w:rsidRPr="00D82AC3">
        <w:rPr>
          <w:rFonts w:cs="Times New Roman"/>
          <w:i/>
          <w:iCs/>
          <w:noProof/>
          <w:sz w:val="22"/>
          <w:szCs w:val="24"/>
        </w:rPr>
        <w:t>Estadísticas de la situación digital de Chile en el 2021-2022</w:t>
      </w:r>
      <w:r w:rsidRPr="00D82AC3">
        <w:rPr>
          <w:rFonts w:cs="Times New Roman"/>
          <w:noProof/>
          <w:sz w:val="22"/>
          <w:szCs w:val="24"/>
        </w:rPr>
        <w:t>. Medellín, Colombia. https://branch.com.co/marketing-digital/estadisticas-de-la-situacion-digital-de-chile-en-el-2021-2022/.</w:t>
      </w:r>
    </w:p>
    <w:p w14:paraId="2B17D8CB"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4CE4A5E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Nicholls, James, y John Greenaway. 2015. “What is the problem?: Evidence, politics and alcohol policy in England and Wales, 2010–2014”. </w:t>
      </w:r>
      <w:r w:rsidRPr="00D82AC3">
        <w:rPr>
          <w:rFonts w:cs="Times New Roman"/>
          <w:i/>
          <w:iCs/>
          <w:noProof/>
          <w:sz w:val="22"/>
          <w:szCs w:val="24"/>
        </w:rPr>
        <w:t>Drugs: Education, Prevention and Policy</w:t>
      </w:r>
      <w:r w:rsidRPr="00D82AC3">
        <w:rPr>
          <w:rFonts w:cs="Times New Roman"/>
          <w:noProof/>
          <w:sz w:val="22"/>
          <w:szCs w:val="24"/>
        </w:rPr>
        <w:t xml:space="preserve"> 22(2): 135–42. https://doi.org/10.3109/09687637.2014.993923.</w:t>
      </w:r>
    </w:p>
    <w:p w14:paraId="7ABD9E0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van Ostaijen, Mark, y Shivant Jhagroe. 2015. “‘Get those voices at the table!’: Interview with Deborah Stone”. </w:t>
      </w:r>
      <w:r w:rsidRPr="00D82AC3">
        <w:rPr>
          <w:rFonts w:cs="Times New Roman"/>
          <w:i/>
          <w:iCs/>
          <w:noProof/>
          <w:sz w:val="22"/>
          <w:szCs w:val="24"/>
        </w:rPr>
        <w:t>Policy Sciences</w:t>
      </w:r>
      <w:r w:rsidRPr="00D82AC3">
        <w:rPr>
          <w:rFonts w:cs="Times New Roman"/>
          <w:noProof/>
          <w:sz w:val="22"/>
          <w:szCs w:val="24"/>
        </w:rPr>
        <w:t xml:space="preserve"> 48(1): 127–33. https://doi.org/10.1007/s11077-015-9214-0.</w:t>
      </w:r>
    </w:p>
    <w:p w14:paraId="57647032"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Pacific Island Times News Staff. 2021. “Bill proposes to mandate drug testing for political candidates”. </w:t>
      </w:r>
      <w:r w:rsidRPr="00D82AC3">
        <w:rPr>
          <w:rFonts w:cs="Times New Roman"/>
          <w:i/>
          <w:iCs/>
          <w:noProof/>
          <w:sz w:val="22"/>
          <w:szCs w:val="24"/>
        </w:rPr>
        <w:t>Pacific Island Times</w:t>
      </w:r>
      <w:r w:rsidRPr="00D82AC3">
        <w:rPr>
          <w:rFonts w:cs="Times New Roman"/>
          <w:noProof/>
          <w:sz w:val="22"/>
          <w:szCs w:val="24"/>
        </w:rPr>
        <w:t>. https://www.pacificislandtimes.com/post/bill-proposes-to-mandate-drug-testing-for-political-candidates.</w:t>
      </w:r>
    </w:p>
    <w:p w14:paraId="43311F8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Parsons, Wayne. 2007. “MESO-ANÁLISIS Análisis de la definición del problema, el establecimiento de la agenda y la formulación de las políticas públicas”. En </w:t>
      </w:r>
      <w:r w:rsidRPr="00D82AC3">
        <w:rPr>
          <w:rFonts w:cs="Times New Roman"/>
          <w:i/>
          <w:iCs/>
          <w:noProof/>
          <w:sz w:val="22"/>
          <w:szCs w:val="24"/>
        </w:rPr>
        <w:t>Políticas públicas: una introducción a la teoría y práctica del análisis de políticas públicas</w:t>
      </w:r>
      <w:r w:rsidRPr="00D82AC3">
        <w:rPr>
          <w:rFonts w:cs="Times New Roman"/>
          <w:noProof/>
          <w:sz w:val="22"/>
          <w:szCs w:val="24"/>
        </w:rPr>
        <w:t>, eds. A. Miño y A. Dávila. Buenos Aires, Argentina: FLACSO México DF.</w:t>
      </w:r>
    </w:p>
    <w:p w14:paraId="4E93776D"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Ronzani, Telmo Mota. 2018. “The Context of Drug Use in the Consumer Society”. En </w:t>
      </w:r>
      <w:r w:rsidRPr="00D82AC3">
        <w:rPr>
          <w:rFonts w:cs="Times New Roman"/>
          <w:i/>
          <w:iCs/>
          <w:noProof/>
          <w:sz w:val="22"/>
          <w:szCs w:val="24"/>
        </w:rPr>
        <w:t>Drugs and Social Context: Social Perspectives on the Use of Alcohol and Other Drugs</w:t>
      </w:r>
      <w:r w:rsidRPr="00D82AC3">
        <w:rPr>
          <w:rFonts w:cs="Times New Roman"/>
          <w:noProof/>
          <w:sz w:val="22"/>
          <w:szCs w:val="24"/>
        </w:rPr>
        <w:t>, ed. Telmo Mota Ronzani. Cham: Springer International Publishing, 3–13. https://doi.org/10.1007/978-3-319-72446-1_1.</w:t>
      </w:r>
    </w:p>
    <w:p w14:paraId="0A597455"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chneider, Anne, y Helen Ingram. 1993. “Social Construction of Target Populations: Implications for Politics and Policy”. </w:t>
      </w:r>
      <w:r w:rsidRPr="00D82AC3">
        <w:rPr>
          <w:rFonts w:cs="Times New Roman"/>
          <w:i/>
          <w:iCs/>
          <w:noProof/>
          <w:sz w:val="22"/>
          <w:szCs w:val="24"/>
        </w:rPr>
        <w:t>American Political Science Review</w:t>
      </w:r>
      <w:r w:rsidRPr="00D82AC3">
        <w:rPr>
          <w:rFonts w:cs="Times New Roman"/>
          <w:noProof/>
          <w:sz w:val="22"/>
          <w:szCs w:val="24"/>
        </w:rPr>
        <w:t xml:space="preserve"> 87(2): 334–47. https://doi.org/10.2307/2939044.</w:t>
      </w:r>
    </w:p>
    <w:p w14:paraId="24D08B4A"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chreier, Margrit. 2014. “The SAGE Handbook of Qualitative Data Analysis”. </w:t>
      </w:r>
      <w:r w:rsidRPr="00D82AC3">
        <w:rPr>
          <w:rFonts w:cs="Times New Roman"/>
          <w:noProof/>
          <w:sz w:val="22"/>
          <w:szCs w:val="24"/>
        </w:rPr>
        <w:lastRenderedPageBreak/>
        <w:t>https://methods.sagepub.com/book/the-sage-handbook-of-qualitative-data-analysis.</w:t>
      </w:r>
    </w:p>
    <w:p w14:paraId="6F7C686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12BD2A8E"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ervicio Nacional de Prevención y Rehabilitación de Drogas y Alcohol[SENDA]. 2022. </w:t>
      </w:r>
      <w:r w:rsidRPr="00D82AC3">
        <w:rPr>
          <w:rFonts w:cs="Times New Roman"/>
          <w:i/>
          <w:iCs/>
          <w:noProof/>
          <w:sz w:val="22"/>
          <w:szCs w:val="24"/>
        </w:rPr>
        <w:t>Décimo Cuarto Estudio Nacional de Drogas en Población General de Chile, 2020</w:t>
      </w:r>
      <w:r w:rsidRPr="00D82AC3">
        <w:rPr>
          <w:rFonts w:cs="Times New Roman"/>
          <w:noProof/>
          <w:sz w:val="22"/>
          <w:szCs w:val="24"/>
        </w:rPr>
        <w:t>. Santiago, Chile. https://www.senda.gob.cl/wp-content/uploads/2022/01/Estudio-PG2020.pdf.</w:t>
      </w:r>
    </w:p>
    <w:p w14:paraId="7E1650D7"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Stone, Deborah. 1989. “Causal Stories and the Formation of Policy Agendas”. </w:t>
      </w:r>
      <w:r w:rsidRPr="00D82AC3">
        <w:rPr>
          <w:rFonts w:cs="Times New Roman"/>
          <w:i/>
          <w:iCs/>
          <w:noProof/>
          <w:sz w:val="22"/>
          <w:szCs w:val="24"/>
        </w:rPr>
        <w:t>Political Science Quarterly</w:t>
      </w:r>
      <w:r w:rsidRPr="00D82AC3">
        <w:rPr>
          <w:rFonts w:cs="Times New Roman"/>
          <w:noProof/>
          <w:sz w:val="22"/>
          <w:szCs w:val="24"/>
        </w:rPr>
        <w:t xml:space="preserve"> 104(2): 281–300. http://www.jstor.org/stable/2151585.</w:t>
      </w:r>
    </w:p>
    <w:p w14:paraId="39283E5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 2012. </w:t>
      </w:r>
      <w:r w:rsidRPr="00D82AC3">
        <w:rPr>
          <w:rFonts w:cs="Times New Roman"/>
          <w:i/>
          <w:iCs/>
          <w:noProof/>
          <w:sz w:val="22"/>
          <w:szCs w:val="24"/>
        </w:rPr>
        <w:t>Policy Paradox: The Art of Political Decision Making</w:t>
      </w:r>
      <w:r w:rsidRPr="00D82AC3">
        <w:rPr>
          <w:rFonts w:cs="Times New Roman"/>
          <w:noProof/>
          <w:sz w:val="22"/>
          <w:szCs w:val="24"/>
        </w:rPr>
        <w:t>. W.W. Norton \&amp; Company. https://books.google.cl/books?id=KxghYAAACAAJ.</w:t>
      </w:r>
    </w:p>
    <w:p w14:paraId="57EC81B8"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Unidad Especializada en Tráfico Ilícito de Estupefacientes y Sustancias Sicotrópicas. 2022. </w:t>
      </w:r>
      <w:r w:rsidRPr="00D82AC3">
        <w:rPr>
          <w:rFonts w:cs="Times New Roman"/>
          <w:i/>
          <w:iCs/>
          <w:noProof/>
          <w:sz w:val="22"/>
          <w:szCs w:val="24"/>
        </w:rPr>
        <w:t>VII INFORME ANUAL OBSERVATORIO DEL NARCOTRÁFICO</w:t>
      </w:r>
      <w:r w:rsidRPr="00D82AC3">
        <w:rPr>
          <w:rFonts w:cs="Times New Roman"/>
          <w:noProof/>
          <w:sz w:val="22"/>
          <w:szCs w:val="24"/>
        </w:rPr>
        <w:t>. Santiago, Chile. https://drive.google.com/file/d/1mKW8c8TNbS8Fsq9z3_VxhFZRpPUZZDse/view.</w:t>
      </w:r>
    </w:p>
    <w:p w14:paraId="27396230"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 xml:space="preserve">Valenzuela, E. 2010. “Política de drogas: en búsqueda de un equilibrio”. </w:t>
      </w:r>
      <w:r w:rsidRPr="00D82AC3">
        <w:rPr>
          <w:rFonts w:cs="Times New Roman"/>
          <w:i/>
          <w:iCs/>
          <w:noProof/>
          <w:sz w:val="22"/>
          <w:szCs w:val="24"/>
        </w:rPr>
        <w:t>Temas de la agenda política</w:t>
      </w:r>
      <w:r w:rsidRPr="00D82AC3">
        <w:rPr>
          <w:rFonts w:cs="Times New Roman"/>
          <w:noProof/>
          <w:sz w:val="22"/>
          <w:szCs w:val="24"/>
        </w:rPr>
        <w:t xml:space="preserve"> 37(1): 1–15. https://politicaspublicas.uc.cl/wp-content/uploads/2015/02/politica-de-drogas-en-busqyeda-de-un-equilibrio.pdf.</w:t>
      </w:r>
    </w:p>
    <w:p w14:paraId="5F7885F4"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szCs w:val="24"/>
        </w:rPr>
      </w:pPr>
      <w:r w:rsidRPr="00D82AC3">
        <w:rPr>
          <w:rFonts w:cs="Times New Roman"/>
          <w:noProof/>
          <w:sz w:val="22"/>
          <w:szCs w:val="24"/>
        </w:rPr>
        <w:t>Watkins, M. 2015. “Running for Office? Urine for a Surprise”. https://www.texastribune.org/2015/04/28/senate-approves-drug-testing-all-candidates-seekin/.</w:t>
      </w:r>
    </w:p>
    <w:p w14:paraId="2DB7DC86" w14:textId="77777777" w:rsidR="00D82AC3" w:rsidRPr="00D82AC3" w:rsidRDefault="00D82AC3" w:rsidP="00D82AC3">
      <w:pPr>
        <w:widowControl w:val="0"/>
        <w:autoSpaceDE w:val="0"/>
        <w:autoSpaceDN w:val="0"/>
        <w:adjustRightInd w:val="0"/>
        <w:spacing w:line="240" w:lineRule="auto"/>
        <w:ind w:left="480" w:hanging="480"/>
        <w:rPr>
          <w:rFonts w:cs="Times New Roman"/>
          <w:noProof/>
          <w:sz w:val="22"/>
        </w:rPr>
      </w:pPr>
      <w:r w:rsidRPr="00D82AC3">
        <w:rPr>
          <w:rFonts w:cs="Times New Roman"/>
          <w:noProof/>
          <w:sz w:val="22"/>
          <w:szCs w:val="24"/>
        </w:rPr>
        <w:t xml:space="preserve">Young, Anna, y David Atkin. “An Agenda-Setting Test of Google News World Reporting on Foreign Nations”. </w:t>
      </w:r>
      <w:r w:rsidRPr="00D82AC3">
        <w:rPr>
          <w:rFonts w:cs="Times New Roman"/>
          <w:i/>
          <w:iCs/>
          <w:noProof/>
          <w:sz w:val="22"/>
          <w:szCs w:val="24"/>
        </w:rPr>
        <w:t>Electronic News</w:t>
      </w:r>
      <w:r w:rsidRPr="00D82AC3">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77777777" w:rsidR="00581F7A" w:rsidRDefault="00581F7A">
      <w:pPr>
        <w:rPr>
          <w:rFonts w:cs="Times New Roman"/>
        </w:rPr>
      </w:pPr>
      <w:r>
        <w:rPr>
          <w:rFonts w:cs="Times New Roman"/>
        </w:rPr>
        <w:br w:type="page"/>
      </w:r>
    </w:p>
    <w:p w14:paraId="501CB7DA" w14:textId="78C60055" w:rsidR="00581F7A" w:rsidRDefault="00581F7A" w:rsidP="00581F7A">
      <w:pPr>
        <w:pStyle w:val="Ttulo2"/>
      </w:pPr>
      <w:r w:rsidRPr="00581F7A">
        <w:lastRenderedPageBreak/>
        <w:t>Anexo</w:t>
      </w:r>
    </w:p>
    <w:p w14:paraId="6F912534" w14:textId="6A96D79B" w:rsidR="006B27BC" w:rsidRDefault="00581F7A" w:rsidP="00581F7A">
      <w:pPr>
        <w:pStyle w:val="Ttulo3"/>
      </w:pPr>
      <w:r w:rsidRPr="00581F7A">
        <w:t>Anexo N°1: Tabla de fuentes utilizadas.</w:t>
      </w:r>
    </w:p>
    <w:tbl>
      <w:tblPr>
        <w:tblW w:w="8779" w:type="dxa"/>
        <w:tblCellMar>
          <w:top w:w="15" w:type="dxa"/>
          <w:left w:w="15" w:type="dxa"/>
          <w:bottom w:w="15" w:type="dxa"/>
          <w:right w:w="15" w:type="dxa"/>
        </w:tblCellMar>
        <w:tblLook w:val="04A0" w:firstRow="1" w:lastRow="0" w:firstColumn="1" w:lastColumn="0" w:noHBand="0" w:noVBand="1"/>
      </w:tblPr>
      <w:tblGrid>
        <w:gridCol w:w="680"/>
        <w:gridCol w:w="1295"/>
        <w:gridCol w:w="1843"/>
        <w:gridCol w:w="4961"/>
      </w:tblGrid>
      <w:tr w:rsidR="00581F7A" w:rsidRPr="00581F7A" w14:paraId="01CEF1DE" w14:textId="77777777" w:rsidTr="00581F7A">
        <w:trPr>
          <w:trHeight w:val="20"/>
        </w:trPr>
        <w:tc>
          <w:tcPr>
            <w:tcW w:w="680"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58F759F5" w14:textId="77777777" w:rsidR="00581F7A" w:rsidRPr="00581F7A" w:rsidRDefault="00581F7A" w:rsidP="00C94896">
            <w:pPr>
              <w:rPr>
                <w:sz w:val="20"/>
                <w:szCs w:val="18"/>
              </w:rPr>
            </w:pPr>
            <w:r w:rsidRPr="00581F7A">
              <w:rPr>
                <w:b/>
                <w:bCs/>
                <w:sz w:val="20"/>
                <w:szCs w:val="18"/>
              </w:rPr>
              <w:t>Cód.</w:t>
            </w:r>
          </w:p>
        </w:tc>
        <w:tc>
          <w:tcPr>
            <w:tcW w:w="1295" w:type="dxa"/>
            <w:tcBorders>
              <w:top w:val="single" w:sz="4" w:space="0" w:color="auto"/>
              <w:left w:val="single" w:sz="8" w:space="0" w:color="FFFFFF"/>
              <w:bottom w:val="single" w:sz="4" w:space="0" w:color="auto"/>
              <w:right w:val="single" w:sz="8" w:space="0" w:color="FFFFFF"/>
            </w:tcBorders>
          </w:tcPr>
          <w:p w14:paraId="374A872A" w14:textId="2BDA73C1" w:rsidR="00581F7A" w:rsidRPr="00581F7A" w:rsidRDefault="00581F7A" w:rsidP="00C94896">
            <w:pPr>
              <w:rPr>
                <w:b/>
                <w:bCs/>
                <w:sz w:val="20"/>
                <w:szCs w:val="18"/>
              </w:rPr>
            </w:pPr>
            <w:r w:rsidRPr="00581F7A">
              <w:rPr>
                <w:b/>
                <w:bCs/>
                <w:sz w:val="20"/>
                <w:szCs w:val="18"/>
              </w:rPr>
              <w:t>Fecha publicación</w:t>
            </w:r>
          </w:p>
        </w:tc>
        <w:tc>
          <w:tcPr>
            <w:tcW w:w="1843"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395AF465" w14:textId="155349FF" w:rsidR="00581F7A" w:rsidRPr="00581F7A" w:rsidRDefault="00581F7A" w:rsidP="00C94896">
            <w:pPr>
              <w:rPr>
                <w:sz w:val="20"/>
                <w:szCs w:val="18"/>
              </w:rPr>
            </w:pPr>
            <w:r w:rsidRPr="00581F7A">
              <w:rPr>
                <w:b/>
                <w:bCs/>
                <w:sz w:val="20"/>
                <w:szCs w:val="18"/>
              </w:rPr>
              <w:t>Título</w:t>
            </w:r>
          </w:p>
        </w:tc>
        <w:tc>
          <w:tcPr>
            <w:tcW w:w="4961" w:type="dxa"/>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5538DEFA" w14:textId="4803D742" w:rsidR="00581F7A" w:rsidRPr="00581F7A" w:rsidRDefault="00581F7A" w:rsidP="00C94896">
            <w:pPr>
              <w:rPr>
                <w:sz w:val="20"/>
                <w:szCs w:val="18"/>
              </w:rPr>
            </w:pPr>
            <w:r w:rsidRPr="00581F7A">
              <w:rPr>
                <w:b/>
                <w:bCs/>
                <w:sz w:val="20"/>
                <w:szCs w:val="18"/>
              </w:rPr>
              <w:t>URL</w:t>
            </w:r>
          </w:p>
        </w:tc>
      </w:tr>
      <w:tr w:rsidR="00581F7A" w:rsidRPr="00581F7A" w14:paraId="029952DC" w14:textId="77777777" w:rsidTr="00581F7A">
        <w:trPr>
          <w:trHeight w:val="20"/>
        </w:trPr>
        <w:tc>
          <w:tcPr>
            <w:tcW w:w="680"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tcPr>
          <w:p w14:paraId="7B218B57" w14:textId="35C990E5" w:rsidR="00581F7A" w:rsidRPr="00581F7A" w:rsidRDefault="00581F7A" w:rsidP="00C94896">
            <w:pPr>
              <w:rPr>
                <w:sz w:val="20"/>
                <w:szCs w:val="18"/>
              </w:rPr>
            </w:pPr>
            <w:r w:rsidRPr="00581F7A">
              <w:rPr>
                <w:sz w:val="20"/>
                <w:szCs w:val="18"/>
              </w:rPr>
              <w:t>A01</w:t>
            </w:r>
          </w:p>
        </w:tc>
        <w:tc>
          <w:tcPr>
            <w:tcW w:w="1295" w:type="dxa"/>
            <w:tcBorders>
              <w:top w:val="single" w:sz="4" w:space="0" w:color="auto"/>
              <w:left w:val="single" w:sz="12" w:space="0" w:color="FFFFFF"/>
              <w:bottom w:val="single" w:sz="4" w:space="0" w:color="auto"/>
              <w:right w:val="single" w:sz="12" w:space="0" w:color="FFFFFF"/>
            </w:tcBorders>
          </w:tcPr>
          <w:p w14:paraId="713BFA8B" w14:textId="452191C9" w:rsidR="00581F7A" w:rsidRPr="00581F7A" w:rsidRDefault="00581F7A" w:rsidP="00C94896">
            <w:pPr>
              <w:rPr>
                <w:sz w:val="20"/>
                <w:szCs w:val="18"/>
              </w:rPr>
            </w:pPr>
            <w:r w:rsidRPr="00581F7A">
              <w:rPr>
                <w:sz w:val="20"/>
                <w:szCs w:val="18"/>
              </w:rPr>
              <w:t>11/14/2022</w:t>
            </w:r>
          </w:p>
        </w:tc>
        <w:tc>
          <w:tcPr>
            <w:tcW w:w="1843"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76231EED" w14:textId="413033B2" w:rsidR="00581F7A" w:rsidRPr="00581F7A" w:rsidRDefault="00581F7A" w:rsidP="00C94896">
            <w:pPr>
              <w:rPr>
                <w:sz w:val="20"/>
                <w:szCs w:val="18"/>
              </w:rPr>
            </w:pPr>
            <w:r w:rsidRPr="00581F7A">
              <w:rPr>
                <w:sz w:val="20"/>
                <w:szCs w:val="18"/>
              </w:rPr>
              <w:t>Test de drogas: segundo grupo de diputados no arroja positivos y dos parlamentarias no se presentaron a la muestra</w:t>
            </w:r>
          </w:p>
        </w:tc>
        <w:tc>
          <w:tcPr>
            <w:tcW w:w="4961" w:type="dxa"/>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3BD8AE09" w14:textId="38640F84" w:rsidR="00581F7A" w:rsidRPr="00581F7A" w:rsidRDefault="00581F7A" w:rsidP="00C94896">
            <w:pPr>
              <w:rPr>
                <w:sz w:val="20"/>
                <w:szCs w:val="18"/>
              </w:rPr>
            </w:pPr>
            <w:r w:rsidRPr="00581F7A">
              <w:rPr>
                <w:sz w:val="20"/>
                <w:szCs w:val="18"/>
              </w:rPr>
              <w:t>https://www.latercera.com/politica/noticia/test-de-drogas-segundo-grupo-de-diputados-no-arroja-positivos-y-dos-parlamentarias-no-se-presentaron-a-la-muestra/JXVENHZ23NF5RNM77M63HIAR4Q/</w:t>
            </w:r>
          </w:p>
        </w:tc>
      </w:tr>
    </w:tbl>
    <w:p w14:paraId="26DDAECC" w14:textId="21878E65" w:rsidR="00581F7A" w:rsidRDefault="00581F7A" w:rsidP="00581F7A"/>
    <w:p w14:paraId="11A08EEA" w14:textId="77777777" w:rsidR="00581F7A" w:rsidRPr="00581F7A" w:rsidRDefault="00581F7A" w:rsidP="00581F7A">
      <w:pPr>
        <w:pStyle w:val="Ttulo3"/>
      </w:pPr>
      <w:r w:rsidRPr="00581F7A">
        <w:t>Anexo N°2: Marco de codificación, Especificación del ámbito de influencia</w:t>
      </w:r>
    </w:p>
    <w:tbl>
      <w:tblPr>
        <w:tblW w:w="0" w:type="auto"/>
        <w:tblCellMar>
          <w:top w:w="15" w:type="dxa"/>
          <w:left w:w="15" w:type="dxa"/>
          <w:bottom w:w="15" w:type="dxa"/>
          <w:right w:w="15" w:type="dxa"/>
        </w:tblCellMar>
        <w:tblLook w:val="04A0" w:firstRow="1" w:lastRow="0" w:firstColumn="1" w:lastColumn="0" w:noHBand="0" w:noVBand="1"/>
      </w:tblPr>
      <w:tblGrid>
        <w:gridCol w:w="687"/>
        <w:gridCol w:w="1268"/>
        <w:gridCol w:w="1414"/>
        <w:gridCol w:w="1814"/>
        <w:gridCol w:w="2467"/>
      </w:tblGrid>
      <w:tr w:rsidR="00581F7A" w:rsidRPr="00581F7A" w14:paraId="09AF2C2C" w14:textId="77777777" w:rsidTr="00581F7A">
        <w:trPr>
          <w:trHeight w:val="170"/>
        </w:trPr>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303EC24F" w14:textId="77777777" w:rsidR="00581F7A" w:rsidRPr="00581F7A" w:rsidRDefault="00581F7A" w:rsidP="00581F7A">
            <w:r w:rsidRPr="00581F7A">
              <w:rPr>
                <w:b/>
                <w:bCs/>
              </w:rPr>
              <w:t>Cód.</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100" w:type="dxa"/>
              <w:left w:w="100" w:type="dxa"/>
              <w:bottom w:w="100" w:type="dxa"/>
              <w:right w:w="100" w:type="dxa"/>
            </w:tcMar>
            <w:hideMark/>
          </w:tcPr>
          <w:p w14:paraId="72B10A9E" w14:textId="77777777" w:rsidR="00581F7A" w:rsidRPr="00581F7A" w:rsidRDefault="00581F7A" w:rsidP="00581F7A">
            <w:r w:rsidRPr="00581F7A">
              <w:rPr>
                <w:b/>
                <w:bCs/>
              </w:rPr>
              <w:t>Subcódigo</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0CF138E7" w14:textId="77777777" w:rsidR="00581F7A" w:rsidRPr="00581F7A" w:rsidRDefault="00581F7A" w:rsidP="00581F7A">
            <w:r w:rsidRPr="00581F7A">
              <w:rPr>
                <w:b/>
                <w:bCs/>
              </w:rPr>
              <w:t>Descripción</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1D209FCE" w14:textId="77777777" w:rsidR="00581F7A" w:rsidRPr="00581F7A" w:rsidRDefault="00581F7A" w:rsidP="00581F7A">
            <w:r w:rsidRPr="00581F7A">
              <w:rPr>
                <w:b/>
                <w:bCs/>
              </w:rPr>
              <w:t>Ejemplificación</w:t>
            </w:r>
          </w:p>
        </w:tc>
        <w:tc>
          <w:tcPr>
            <w:tcW w:w="0" w:type="auto"/>
            <w:tcBorders>
              <w:top w:val="single" w:sz="4" w:space="0" w:color="auto"/>
              <w:left w:val="single" w:sz="8" w:space="0" w:color="FFFFFF"/>
              <w:bottom w:val="single" w:sz="4" w:space="0" w:color="auto"/>
              <w:right w:val="single" w:sz="8" w:space="0" w:color="FFFFFF"/>
            </w:tcBorders>
            <w:shd w:val="clear" w:color="auto" w:fill="auto"/>
            <w:tcMar>
              <w:top w:w="20" w:type="dxa"/>
              <w:left w:w="100" w:type="dxa"/>
              <w:bottom w:w="100" w:type="dxa"/>
              <w:right w:w="100" w:type="dxa"/>
            </w:tcMar>
            <w:hideMark/>
          </w:tcPr>
          <w:p w14:paraId="079F69EC" w14:textId="77777777" w:rsidR="00581F7A" w:rsidRPr="00581F7A" w:rsidRDefault="00581F7A" w:rsidP="00581F7A">
            <w:r w:rsidRPr="00581F7A">
              <w:rPr>
                <w:b/>
                <w:bCs/>
              </w:rPr>
              <w:t>Reglas de codificación</w:t>
            </w:r>
          </w:p>
        </w:tc>
      </w:tr>
      <w:tr w:rsidR="00581F7A" w:rsidRPr="00581F7A" w14:paraId="2DD5D1A5" w14:textId="77777777" w:rsidTr="00581F7A">
        <w:trPr>
          <w:trHeight w:val="567"/>
        </w:trPr>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tcPr>
          <w:p w14:paraId="203E589F" w14:textId="3D6FE874" w:rsidR="00581F7A" w:rsidRPr="00581F7A" w:rsidRDefault="00581F7A" w:rsidP="00581F7A"/>
        </w:tc>
        <w:tc>
          <w:tcPr>
            <w:tcW w:w="0" w:type="auto"/>
            <w:tcBorders>
              <w:top w:val="single" w:sz="4" w:space="0" w:color="auto"/>
              <w:left w:val="single" w:sz="12" w:space="0" w:color="FFFFFF"/>
              <w:bottom w:val="single" w:sz="4" w:space="0" w:color="auto"/>
              <w:right w:val="single" w:sz="12" w:space="0" w:color="FFFFFF"/>
            </w:tcBorders>
            <w:shd w:val="clear" w:color="auto" w:fill="auto"/>
            <w:tcMar>
              <w:top w:w="100" w:type="dxa"/>
              <w:left w:w="100" w:type="dxa"/>
              <w:bottom w:w="100" w:type="dxa"/>
              <w:right w:w="100" w:type="dxa"/>
            </w:tcMar>
            <w:hideMark/>
          </w:tcPr>
          <w:p w14:paraId="12DA8DED" w14:textId="093573B9" w:rsidR="00581F7A" w:rsidRPr="00581F7A" w:rsidRDefault="00581F7A" w:rsidP="00581F7A"/>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65837F7B" w14:textId="3C5F6422" w:rsidR="00581F7A" w:rsidRPr="00581F7A" w:rsidRDefault="00581F7A" w:rsidP="00581F7A">
            <w:r>
              <w:t>XXXXX</w:t>
            </w:r>
          </w:p>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298DC789" w14:textId="5F7318B9" w:rsidR="00581F7A" w:rsidRPr="00581F7A" w:rsidRDefault="00581F7A" w:rsidP="00581F7A">
            <w:r>
              <w:t>XXXXX</w:t>
            </w:r>
          </w:p>
        </w:tc>
        <w:tc>
          <w:tcPr>
            <w:tcW w:w="0" w:type="auto"/>
            <w:tcBorders>
              <w:top w:val="single" w:sz="4" w:space="0" w:color="auto"/>
              <w:left w:val="single" w:sz="12" w:space="0" w:color="FFFFFF"/>
              <w:bottom w:val="single" w:sz="4" w:space="0" w:color="auto"/>
              <w:right w:val="single" w:sz="12" w:space="0" w:color="FFFFFF"/>
            </w:tcBorders>
            <w:shd w:val="clear" w:color="auto" w:fill="auto"/>
            <w:tcMar>
              <w:top w:w="80" w:type="dxa"/>
              <w:left w:w="140" w:type="dxa"/>
              <w:bottom w:w="80" w:type="dxa"/>
              <w:right w:w="140" w:type="dxa"/>
            </w:tcMar>
            <w:hideMark/>
          </w:tcPr>
          <w:p w14:paraId="3F2C9ED3" w14:textId="1351588F" w:rsidR="00581F7A" w:rsidRPr="00581F7A" w:rsidRDefault="00581F7A" w:rsidP="00581F7A">
            <w:r>
              <w:t>XXXXXX</w:t>
            </w: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8253E9" w:rsidRDefault="008253E9">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150702" w:rsidRDefault="00150702"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150702" w:rsidRDefault="00150702"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 ), ver cuáles son conflictivos. Test* , indicar que es lenguaje natural.</w:t>
      </w:r>
    </w:p>
    <w:p w14:paraId="62C606C9" w14:textId="77777777" w:rsidR="00150702" w:rsidRDefault="00150702"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150702" w:rsidRDefault="00150702" w:rsidP="00150702">
      <w:pPr>
        <w:pStyle w:val="Textocomentario"/>
      </w:pPr>
      <w:r>
        <w:t xml:space="preserve">- </w:t>
      </w:r>
      <w:r w:rsidRPr="00150702">
        <w:rPr>
          <w:b/>
          <w:bCs/>
        </w:rPr>
        <w:t>Camilo</w:t>
      </w:r>
      <w:r>
        <w:t xml:space="preserve">: Transparencia, vínculo en San Ramón, ¿has encontrado no para el trabajo?, ¿otras fuentes de </w:t>
      </w:r>
      <w:proofErr w:type="spellStart"/>
      <w:r>
        <w:t>info</w:t>
      </w:r>
      <w:proofErr w:type="spellEnd"/>
      <w:r>
        <w:t>? Hay una pauta</w:t>
      </w:r>
    </w:p>
  </w:comment>
  <w:comment w:id="3" w:author="Andrés González Santa Cruz" w:date="2022-12-27T15:12:00Z" w:initials="AGSC">
    <w:p w14:paraId="6DB1E47E" w14:textId="4CC40EAF" w:rsidR="00D55CA1" w:rsidRDefault="00D55CA1">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A05B5B" w:rsidRPr="00B7413E" w:rsidRDefault="00A05B5B">
      <w:pPr>
        <w:pStyle w:val="Textocomentario"/>
        <w:rPr>
          <w:b/>
          <w:bCs/>
        </w:rPr>
      </w:pPr>
      <w:r w:rsidRPr="00B7413E">
        <w:rPr>
          <w:rStyle w:val="Refdecomentario"/>
          <w:b/>
          <w:bCs/>
        </w:rPr>
        <w:annotationRef/>
      </w:r>
      <w:r w:rsidRPr="00B7413E">
        <w:rPr>
          <w:b/>
          <w:bCs/>
        </w:rPr>
        <w:t xml:space="preserve">Toda la </w:t>
      </w:r>
      <w:proofErr w:type="spellStart"/>
      <w:r w:rsidRPr="00B7413E">
        <w:rPr>
          <w:b/>
          <w:bCs/>
        </w:rPr>
        <w:t>info</w:t>
      </w:r>
      <w:proofErr w:type="spellEnd"/>
      <w:r w:rsidRPr="00B7413E">
        <w:rPr>
          <w:b/>
          <w:bCs/>
        </w:rPr>
        <w:t xml:space="preserve"> de la </w:t>
      </w:r>
      <w:proofErr w:type="spellStart"/>
      <w:r w:rsidRPr="00B7413E">
        <w:rPr>
          <w:b/>
          <w:bCs/>
        </w:rPr>
        <w:t>intro</w:t>
      </w:r>
      <w:proofErr w:type="spellEnd"/>
      <w:r w:rsidRPr="00B7413E">
        <w:rPr>
          <w:b/>
          <w:bCs/>
        </w:rPr>
        <w:t xml:space="preserve"> es </w:t>
      </w:r>
      <w:proofErr w:type="spellStart"/>
      <w:r w:rsidRPr="00B7413E">
        <w:rPr>
          <w:b/>
          <w:bCs/>
        </w:rPr>
        <w:t>util</w:t>
      </w:r>
      <w:proofErr w:type="spellEnd"/>
      <w:r w:rsidRPr="00B7413E">
        <w:rPr>
          <w:b/>
          <w:bCs/>
        </w:rPr>
        <w:t xml:space="preserve">, pero gran parte la </w:t>
      </w:r>
      <w:proofErr w:type="spellStart"/>
      <w:r w:rsidRPr="00B7413E">
        <w:rPr>
          <w:b/>
          <w:bCs/>
        </w:rPr>
        <w:t>moveria</w:t>
      </w:r>
      <w:proofErr w:type="spellEnd"/>
      <w:r w:rsidRPr="00B7413E">
        <w:rPr>
          <w:b/>
          <w:bCs/>
        </w:rPr>
        <w:t xml:space="preserve"> al marco </w:t>
      </w:r>
      <w:proofErr w:type="spellStart"/>
      <w:r w:rsidRPr="00B7413E">
        <w:rPr>
          <w:b/>
          <w:bCs/>
        </w:rPr>
        <w:t>teorico</w:t>
      </w:r>
      <w:proofErr w:type="spellEnd"/>
      <w:r w:rsidRPr="00B7413E">
        <w:rPr>
          <w:b/>
          <w:bCs/>
        </w:rPr>
        <w:t xml:space="preserve"> (sugiero incluir una </w:t>
      </w:r>
      <w:proofErr w:type="spellStart"/>
      <w:r w:rsidRPr="00B7413E">
        <w:rPr>
          <w:b/>
          <w:bCs/>
        </w:rPr>
        <w:t>seccion</w:t>
      </w:r>
      <w:proofErr w:type="spellEnd"/>
      <w:r w:rsidRPr="00B7413E">
        <w:rPr>
          <w:b/>
          <w:bCs/>
        </w:rPr>
        <w:t xml:space="preserve"> de marco </w:t>
      </w:r>
      <w:proofErr w:type="spellStart"/>
      <w:r w:rsidRPr="00B7413E">
        <w:rPr>
          <w:b/>
          <w:bCs/>
        </w:rPr>
        <w:t>teorico</w:t>
      </w:r>
      <w:proofErr w:type="spellEnd"/>
      <w:r w:rsidRPr="00B7413E">
        <w:rPr>
          <w:b/>
          <w:bCs/>
        </w:rPr>
        <w:t xml:space="preserve">). De acuerdo a un libro </w:t>
      </w:r>
      <w:proofErr w:type="spellStart"/>
      <w:r w:rsidRPr="00B7413E">
        <w:rPr>
          <w:b/>
          <w:bCs/>
        </w:rPr>
        <w:t>qe</w:t>
      </w:r>
      <w:proofErr w:type="spellEnd"/>
      <w:r w:rsidRPr="00B7413E">
        <w:rPr>
          <w:b/>
          <w:bCs/>
        </w:rPr>
        <w:t xml:space="preserve"> tengo a mano "</w:t>
      </w:r>
      <w:proofErr w:type="spellStart"/>
      <w:r w:rsidRPr="00B7413E">
        <w:rPr>
          <w:b/>
          <w:bCs/>
          <w:highlight w:val="white"/>
        </w:rPr>
        <w:t>an</w:t>
      </w:r>
      <w:proofErr w:type="spellEnd"/>
      <w:r w:rsidRPr="00B7413E">
        <w:rPr>
          <w:b/>
          <w:bCs/>
          <w:highlight w:val="white"/>
        </w:rPr>
        <w:t xml:space="preserve"> </w:t>
      </w:r>
      <w:proofErr w:type="spellStart"/>
      <w:r w:rsidRPr="00B7413E">
        <w:rPr>
          <w:b/>
          <w:bCs/>
          <w:highlight w:val="white"/>
        </w:rPr>
        <w:t>effective</w:t>
      </w:r>
      <w:proofErr w:type="spellEnd"/>
      <w:r w:rsidRPr="00B7413E">
        <w:rPr>
          <w:b/>
          <w:bCs/>
          <w:highlight w:val="white"/>
        </w:rPr>
        <w:t xml:space="preserve"> </w:t>
      </w:r>
      <w:proofErr w:type="spellStart"/>
      <w:r w:rsidRPr="00B7413E">
        <w:rPr>
          <w:b/>
          <w:bCs/>
          <w:highlight w:val="white"/>
        </w:rPr>
        <w:t>Introduction</w:t>
      </w:r>
      <w:proofErr w:type="spellEnd"/>
      <w:r w:rsidRPr="00B7413E">
        <w:rPr>
          <w:b/>
          <w:bCs/>
          <w:highlight w:val="white"/>
        </w:rPr>
        <w:t xml:space="preserve">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particularly</w:t>
      </w:r>
      <w:proofErr w:type="spellEnd"/>
      <w:r w:rsidRPr="00B7413E">
        <w:rPr>
          <w:b/>
          <w:bCs/>
          <w:highlight w:val="white"/>
        </w:rPr>
        <w:t xml:space="preserve"> </w:t>
      </w:r>
      <w:proofErr w:type="spellStart"/>
      <w:r w:rsidRPr="00B7413E">
        <w:rPr>
          <w:b/>
          <w:bCs/>
          <w:highlight w:val="white"/>
        </w:rPr>
        <w:t>important</w:t>
      </w:r>
      <w:proofErr w:type="spellEnd"/>
      <w:r w:rsidRPr="00B7413E">
        <w:rPr>
          <w:b/>
          <w:bCs/>
          <w:highlight w:val="white"/>
        </w:rPr>
        <w:t xml:space="preserve">. </w:t>
      </w:r>
      <w:proofErr w:type="spellStart"/>
      <w:r w:rsidRPr="00B7413E">
        <w:rPr>
          <w:b/>
          <w:bCs/>
          <w:highlight w:val="white"/>
        </w:rPr>
        <w:t>Referees</w:t>
      </w:r>
      <w:proofErr w:type="spellEnd"/>
      <w:r w:rsidRPr="00B7413E">
        <w:rPr>
          <w:b/>
          <w:bCs/>
          <w:highlight w:val="white"/>
        </w:rPr>
        <w:t xml:space="preserve"> are </w:t>
      </w:r>
      <w:proofErr w:type="spellStart"/>
      <w:r w:rsidRPr="00B7413E">
        <w:rPr>
          <w:b/>
          <w:bCs/>
          <w:highlight w:val="white"/>
        </w:rPr>
        <w:t>likely</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look </w:t>
      </w:r>
      <w:proofErr w:type="spellStart"/>
      <w:r w:rsidRPr="00B7413E">
        <w:rPr>
          <w:b/>
          <w:bCs/>
          <w:highlight w:val="white"/>
        </w:rPr>
        <w:t>here</w:t>
      </w:r>
      <w:proofErr w:type="spellEnd"/>
      <w:r w:rsidRPr="00B7413E">
        <w:rPr>
          <w:b/>
          <w:bCs/>
          <w:highlight w:val="white"/>
        </w:rPr>
        <w:t xml:space="preserve"> </w:t>
      </w:r>
      <w:proofErr w:type="spellStart"/>
      <w:r w:rsidRPr="00B7413E">
        <w:rPr>
          <w:b/>
          <w:bCs/>
          <w:highlight w:val="white"/>
        </w:rPr>
        <w:t>for</w:t>
      </w:r>
      <w:proofErr w:type="spellEnd"/>
      <w:r w:rsidRPr="00B7413E">
        <w:rPr>
          <w:b/>
          <w:bCs/>
          <w:highlight w:val="white"/>
        </w:rPr>
        <w:t xml:space="preserve"> </w:t>
      </w:r>
      <w:proofErr w:type="spellStart"/>
      <w:r w:rsidRPr="00B7413E">
        <w:rPr>
          <w:b/>
          <w:bCs/>
          <w:highlight w:val="white"/>
        </w:rPr>
        <w:t>evidence</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w:t>
      </w:r>
      <w:proofErr w:type="spellStart"/>
      <w:r w:rsidRPr="00B7413E">
        <w:rPr>
          <w:b/>
          <w:bCs/>
          <w:highlight w:val="white"/>
        </w:rPr>
        <w:t>answer</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following</w:t>
      </w:r>
      <w:proofErr w:type="spellEnd"/>
      <w:r w:rsidRPr="00B7413E">
        <w:rPr>
          <w:b/>
          <w:bCs/>
          <w:highlight w:val="white"/>
        </w:rPr>
        <w:t xml:space="preserve"> questions:1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new?2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w:t>
      </w:r>
      <w:proofErr w:type="spellStart"/>
      <w:r w:rsidRPr="00B7413E">
        <w:rPr>
          <w:b/>
          <w:bCs/>
          <w:highlight w:val="white"/>
        </w:rPr>
        <w:t>significant</w:t>
      </w:r>
      <w:proofErr w:type="spellEnd"/>
      <w:r w:rsidRPr="00B7413E">
        <w:rPr>
          <w:b/>
          <w:bCs/>
          <w:highlight w:val="white"/>
        </w:rPr>
        <w:t xml:space="preserve">?" creo que falta </w:t>
      </w:r>
      <w:proofErr w:type="spellStart"/>
      <w:r w:rsidRPr="00B7413E">
        <w:rPr>
          <w:b/>
          <w:bCs/>
          <w:highlight w:val="white"/>
        </w:rPr>
        <w:t>info</w:t>
      </w:r>
      <w:proofErr w:type="spellEnd"/>
      <w:r w:rsidRPr="00B7413E">
        <w:rPr>
          <w:b/>
          <w:bCs/>
          <w:highlight w:val="white"/>
        </w:rPr>
        <w:t xml:space="preserve"> para responder a estas dos preguntas. </w:t>
      </w:r>
      <w:proofErr w:type="spellStart"/>
      <w:r w:rsidRPr="00B7413E">
        <w:rPr>
          <w:b/>
          <w:bCs/>
          <w:highlight w:val="white"/>
        </w:rPr>
        <w:t>Tambien</w:t>
      </w:r>
      <w:proofErr w:type="spellEnd"/>
      <w:r w:rsidRPr="00B7413E">
        <w:rPr>
          <w:b/>
          <w:bCs/>
          <w:highlight w:val="white"/>
        </w:rPr>
        <w:t xml:space="preserve"> creo que hace falta enunciar en la </w:t>
      </w:r>
      <w:proofErr w:type="spellStart"/>
      <w:r w:rsidRPr="00B7413E">
        <w:rPr>
          <w:b/>
          <w:bCs/>
          <w:highlight w:val="white"/>
        </w:rPr>
        <w:t>intro</w:t>
      </w:r>
      <w:proofErr w:type="spellEnd"/>
      <w:r w:rsidRPr="00B7413E">
        <w:rPr>
          <w:b/>
          <w:bCs/>
          <w:highlight w:val="white"/>
        </w:rPr>
        <w:t xml:space="preserve"> los objetivos/foco del paper.</w:t>
      </w:r>
    </w:p>
  </w:comment>
  <w:comment w:id="5" w:author="Andrés González Santa Cruz" w:date="2022-12-27T17:35:00Z" w:initials="AGSC">
    <w:p w14:paraId="74AF49B5" w14:textId="4EAA41AC" w:rsidR="00BC1D64" w:rsidRDefault="00BC1D64">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8445A3" w:rsidRDefault="008445A3" w:rsidP="008445A3">
      <w:pPr>
        <w:pStyle w:val="Textocomentario"/>
      </w:pPr>
      <w:r>
        <w:rPr>
          <w:rStyle w:val="Refdecomentario"/>
        </w:rPr>
        <w:annotationRef/>
      </w:r>
      <w:r>
        <w:rPr>
          <w:rStyle w:val="Refdecomentario"/>
        </w:rPr>
        <w:annotationRef/>
      </w:r>
      <w:r>
        <w:t xml:space="preserve">Me queda la duda o creo que debieras explicar </w:t>
      </w:r>
      <w:proofErr w:type="spellStart"/>
      <w:r>
        <w:t>como</w:t>
      </w:r>
      <w:proofErr w:type="spellEnd"/>
      <w:r>
        <w:t xml:space="preserve"> nota al pie </w:t>
      </w:r>
      <w:proofErr w:type="spellStart"/>
      <w:r>
        <w:t>el porqué</w:t>
      </w:r>
      <w:proofErr w:type="spellEnd"/>
      <w:r>
        <w:t xml:space="preserve"> una iniciativa como esta podría entenderse como una "política"</w:t>
      </w:r>
    </w:p>
    <w:p w14:paraId="7AF9D2BE" w14:textId="4ACB0647" w:rsidR="008445A3" w:rsidRDefault="008445A3">
      <w:pPr>
        <w:pStyle w:val="Textocomentario"/>
      </w:pPr>
    </w:p>
  </w:comment>
  <w:comment w:id="7" w:author="Andrés González Santa Cruz" w:date="2022-12-25T19:47:00Z" w:initials="AGSC">
    <w:p w14:paraId="645D10FD" w14:textId="77777777" w:rsidR="002B5E2C" w:rsidRDefault="002B5E2C"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2B5E2C" w:rsidRDefault="002B5E2C" w:rsidP="002B5E2C">
      <w:pPr>
        <w:pStyle w:val="Textocomentario"/>
      </w:pPr>
    </w:p>
  </w:comment>
  <w:comment w:id="8" w:author="Andrés González Santa Cruz" w:date="2022-12-25T20:03:00Z" w:initials="AGSC">
    <w:p w14:paraId="7BB24D46" w14:textId="77777777" w:rsidR="002B5E2C" w:rsidRDefault="002B5E2C" w:rsidP="002B5E2C">
      <w:pPr>
        <w:pStyle w:val="Textocomentario"/>
      </w:pPr>
      <w:r>
        <w:rPr>
          <w:rStyle w:val="Refdecomentario"/>
        </w:rPr>
        <w:annotationRef/>
      </w:r>
      <w:r>
        <w:rPr>
          <w:rStyle w:val="Refdecomentario"/>
        </w:rPr>
        <w:annotationRef/>
      </w:r>
      <w:r>
        <w:t>Por qué es útil importante mencionar estas dimensiones del debate y cómo se utilizarán en este trabajo?</w:t>
      </w:r>
    </w:p>
  </w:comment>
  <w:comment w:id="9" w:author="Andrés González Santa Cruz" w:date="2022-12-25T19:52:00Z" w:initials="AGSC">
    <w:p w14:paraId="5CB2C0CE" w14:textId="77777777" w:rsidR="00510D9F" w:rsidRDefault="00510D9F" w:rsidP="00510D9F">
      <w:pPr>
        <w:pStyle w:val="Textocomentario"/>
      </w:pPr>
      <w:r>
        <w:rPr>
          <w:rStyle w:val="Refdecomentario"/>
        </w:rPr>
        <w:annotationRef/>
      </w:r>
      <w:r>
        <w:t>Me pasa que esperaría encontrarme con objetivos redactados como objetivos, del tipo:</w:t>
      </w:r>
    </w:p>
    <w:p w14:paraId="509B7BD2" w14:textId="77777777" w:rsidR="00510D9F" w:rsidRDefault="00510D9F" w:rsidP="00510D9F">
      <w:pPr>
        <w:pStyle w:val="Textocomentario"/>
      </w:pPr>
      <w:r>
        <w:t>-Examinar el diseño (</w:t>
      </w:r>
      <w:proofErr w:type="spellStart"/>
      <w:r>
        <w:t>definicion</w:t>
      </w:r>
      <w:proofErr w:type="spellEnd"/>
      <w:r>
        <w:t xml:space="preserve"> de problema, objetivos, </w:t>
      </w:r>
      <w:proofErr w:type="spellStart"/>
      <w:r>
        <w:t>etc</w:t>
      </w:r>
      <w:proofErr w:type="spellEnd"/>
      <w:r>
        <w:t xml:space="preserve">) de la política chilena de regulación al consumo de drogas por parte de parlamentarios desde el esquema conceptual </w:t>
      </w:r>
      <w:proofErr w:type="spellStart"/>
      <w:r>
        <w:t>xx</w:t>
      </w:r>
      <w:proofErr w:type="spellEnd"/>
      <w:r>
        <w:t xml:space="preserve"> de la </w:t>
      </w:r>
      <w:proofErr w:type="spellStart"/>
      <w:r>
        <w:t>teoria</w:t>
      </w:r>
      <w:proofErr w:type="spellEnd"/>
      <w:r>
        <w:t xml:space="preserve"> </w:t>
      </w:r>
      <w:proofErr w:type="spellStart"/>
      <w:r>
        <w:t>xx</w:t>
      </w:r>
      <w:proofErr w:type="spellEnd"/>
      <w:r>
        <w:t>.</w:t>
      </w:r>
    </w:p>
  </w:comment>
  <w:comment w:id="10" w:author="Andrés González Santa Cruz" w:date="2022-12-27T18:09:00Z" w:initials="AGSC">
    <w:p w14:paraId="503AE627" w14:textId="35FD2A51" w:rsidR="007F571A" w:rsidRDefault="007F571A">
      <w:pPr>
        <w:pStyle w:val="Textocomentario"/>
      </w:pPr>
      <w:r>
        <w:rPr>
          <w:rStyle w:val="Refdecomentario"/>
        </w:rPr>
        <w:annotationRef/>
      </w:r>
      <w:r>
        <w:t xml:space="preserve">Agregar </w:t>
      </w:r>
      <w:proofErr w:type="spellStart"/>
      <w:r>
        <w:t>qie</w:t>
      </w:r>
      <w:proofErr w:type="spellEnd"/>
      <w:r>
        <w:t xml:space="preserve"> ´</w:t>
      </w:r>
      <w:proofErr w:type="spellStart"/>
      <w:r>
        <w:t>psnoticias</w:t>
      </w:r>
      <w:proofErr w:type="spellEnd"/>
      <w:r>
        <w:t xml:space="preserve"> en las que no hay </w:t>
      </w:r>
    </w:p>
  </w:comment>
  <w:comment w:id="11" w:author="Andrés González Santa Cruz" w:date="2022-12-27T18:12:00Z" w:initials="AGSC">
    <w:p w14:paraId="4EE864C7" w14:textId="28B1264D" w:rsidR="00E040EC" w:rsidRDefault="00E040EC">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503AE627" w15:done="0"/>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50" w16cex:dateUtc="2022-12-27T21:09:00Z"/>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503AE627" w16cid:durableId="2755B350"/>
  <w16cid:commentId w16cid:paraId="4EE864C7" w16cid:durableId="2755B3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4"/>
  </w:num>
  <w:num w:numId="7">
    <w:abstractNumId w:val="0"/>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614E3"/>
    <w:rsid w:val="00070ED2"/>
    <w:rsid w:val="00081FC4"/>
    <w:rsid w:val="00090BB3"/>
    <w:rsid w:val="000D41D9"/>
    <w:rsid w:val="000D4E77"/>
    <w:rsid w:val="000E2E57"/>
    <w:rsid w:val="00150702"/>
    <w:rsid w:val="00160036"/>
    <w:rsid w:val="001755FA"/>
    <w:rsid w:val="00196037"/>
    <w:rsid w:val="001F5D09"/>
    <w:rsid w:val="00287992"/>
    <w:rsid w:val="002B5E2C"/>
    <w:rsid w:val="002F0775"/>
    <w:rsid w:val="00302464"/>
    <w:rsid w:val="00313D75"/>
    <w:rsid w:val="00323345"/>
    <w:rsid w:val="00327985"/>
    <w:rsid w:val="003337E7"/>
    <w:rsid w:val="003452D9"/>
    <w:rsid w:val="003827C5"/>
    <w:rsid w:val="0039706F"/>
    <w:rsid w:val="003D1161"/>
    <w:rsid w:val="003F719A"/>
    <w:rsid w:val="00440BBB"/>
    <w:rsid w:val="00452B4A"/>
    <w:rsid w:val="00461349"/>
    <w:rsid w:val="004953AA"/>
    <w:rsid w:val="004A2158"/>
    <w:rsid w:val="004E1AF9"/>
    <w:rsid w:val="004F710F"/>
    <w:rsid w:val="00510D9F"/>
    <w:rsid w:val="00511B4E"/>
    <w:rsid w:val="005147F3"/>
    <w:rsid w:val="00581F7A"/>
    <w:rsid w:val="005A2DA4"/>
    <w:rsid w:val="005B75F5"/>
    <w:rsid w:val="006232CA"/>
    <w:rsid w:val="006620DF"/>
    <w:rsid w:val="0066720F"/>
    <w:rsid w:val="00696913"/>
    <w:rsid w:val="006B27BC"/>
    <w:rsid w:val="006D24D7"/>
    <w:rsid w:val="006D2DBE"/>
    <w:rsid w:val="006D4F04"/>
    <w:rsid w:val="0072275C"/>
    <w:rsid w:val="00727E52"/>
    <w:rsid w:val="00736798"/>
    <w:rsid w:val="00774C03"/>
    <w:rsid w:val="00787421"/>
    <w:rsid w:val="007B3256"/>
    <w:rsid w:val="007B66E2"/>
    <w:rsid w:val="007B7B32"/>
    <w:rsid w:val="007E53D6"/>
    <w:rsid w:val="007F571A"/>
    <w:rsid w:val="00804BEC"/>
    <w:rsid w:val="00812000"/>
    <w:rsid w:val="00815646"/>
    <w:rsid w:val="008253E9"/>
    <w:rsid w:val="008445A3"/>
    <w:rsid w:val="00882446"/>
    <w:rsid w:val="008871E4"/>
    <w:rsid w:val="008F7A73"/>
    <w:rsid w:val="009518B1"/>
    <w:rsid w:val="00957FFE"/>
    <w:rsid w:val="009706F8"/>
    <w:rsid w:val="009C3A12"/>
    <w:rsid w:val="00A05B5B"/>
    <w:rsid w:val="00A12C40"/>
    <w:rsid w:val="00A166E1"/>
    <w:rsid w:val="00A3367D"/>
    <w:rsid w:val="00A511F2"/>
    <w:rsid w:val="00A95911"/>
    <w:rsid w:val="00B07FFD"/>
    <w:rsid w:val="00B648B1"/>
    <w:rsid w:val="00B66D23"/>
    <w:rsid w:val="00B7413E"/>
    <w:rsid w:val="00B74BCD"/>
    <w:rsid w:val="00B82888"/>
    <w:rsid w:val="00B93CDD"/>
    <w:rsid w:val="00BB1B3B"/>
    <w:rsid w:val="00BB7BB5"/>
    <w:rsid w:val="00BC1D64"/>
    <w:rsid w:val="00BE77FE"/>
    <w:rsid w:val="00C35796"/>
    <w:rsid w:val="00C738F8"/>
    <w:rsid w:val="00C9099C"/>
    <w:rsid w:val="00C94120"/>
    <w:rsid w:val="00CA0B81"/>
    <w:rsid w:val="00CD7A3E"/>
    <w:rsid w:val="00CE7D1E"/>
    <w:rsid w:val="00CF2E51"/>
    <w:rsid w:val="00D05666"/>
    <w:rsid w:val="00D44EA3"/>
    <w:rsid w:val="00D55CA1"/>
    <w:rsid w:val="00D572F1"/>
    <w:rsid w:val="00D82AC3"/>
    <w:rsid w:val="00DB1B51"/>
    <w:rsid w:val="00DD0A0E"/>
    <w:rsid w:val="00DD694E"/>
    <w:rsid w:val="00E040EC"/>
    <w:rsid w:val="00E8794F"/>
    <w:rsid w:val="00ED7D89"/>
    <w:rsid w:val="00EE6A0D"/>
    <w:rsid w:val="00F3114E"/>
    <w:rsid w:val="00F86A7C"/>
    <w:rsid w:val="00FA13B4"/>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1F7A"/>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semiHidden/>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rive.google.com/drive/folders/1IhIiX0Voxq_55bcJZ0E8bwFs_gGGKpUL?usp=sharing"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5</TotalTime>
  <Pages>13</Pages>
  <Words>11527</Words>
  <Characters>63399</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64</cp:revision>
  <dcterms:created xsi:type="dcterms:W3CDTF">2022-12-06T16:11:00Z</dcterms:created>
  <dcterms:modified xsi:type="dcterms:W3CDTF">2022-12-2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